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5F2129" w14:textId="77777777" w:rsidR="00882DF2" w:rsidRPr="00882DF2" w:rsidRDefault="00882DF2" w:rsidP="00882DF2">
      <w:pPr>
        <w:spacing w:after="0" w:line="240" w:lineRule="auto"/>
        <w:jc w:val="both"/>
        <w:outlineLvl w:val="0"/>
        <w:rPr>
          <w:rFonts w:ascii="Times New Roman" w:hAnsi="Times New Roman" w:cs="Times New Roman"/>
          <w:b/>
          <w:bCs/>
          <w:sz w:val="32"/>
          <w:szCs w:val="32"/>
        </w:rPr>
      </w:pPr>
      <w:bookmarkStart w:id="0" w:name="_Hlk511400343"/>
      <w:bookmarkStart w:id="1" w:name="_GoBack"/>
      <w:bookmarkEnd w:id="1"/>
      <w:r w:rsidRPr="00882DF2">
        <w:rPr>
          <w:rFonts w:ascii="Times New Roman" w:hAnsi="Times New Roman" w:cs="Times New Roman"/>
          <w:b/>
          <w:bCs/>
          <w:sz w:val="32"/>
          <w:szCs w:val="32"/>
        </w:rPr>
        <w:t>Therapeutic drug monitoring of darunavir/ritonavir in pregnancy</w:t>
      </w:r>
    </w:p>
    <w:p w14:paraId="5C87C40F" w14:textId="77777777" w:rsidR="00882DF2" w:rsidRPr="00882DF2" w:rsidRDefault="00882DF2" w:rsidP="00882DF2">
      <w:pPr>
        <w:spacing w:line="240" w:lineRule="auto"/>
        <w:rPr>
          <w:rFonts w:ascii="Times New Roman" w:hAnsi="Times New Roman" w:cs="Times New Roman"/>
          <w:b/>
          <w:bCs/>
          <w:sz w:val="24"/>
          <w:szCs w:val="24"/>
          <w:lang w:val="en" w:eastAsia="en-IE"/>
        </w:rPr>
      </w:pPr>
    </w:p>
    <w:p w14:paraId="5F796D0F" w14:textId="77777777" w:rsidR="00882DF2" w:rsidRPr="00882DF2" w:rsidRDefault="00882DF2" w:rsidP="00882DF2">
      <w:pPr>
        <w:spacing w:line="240" w:lineRule="auto"/>
        <w:rPr>
          <w:rFonts w:ascii="Times New Roman" w:hAnsi="Times New Roman" w:cs="Times New Roman"/>
          <w:b/>
          <w:bCs/>
          <w:sz w:val="24"/>
          <w:szCs w:val="24"/>
          <w:vertAlign w:val="superscript"/>
        </w:rPr>
      </w:pPr>
      <w:r w:rsidRPr="00882DF2">
        <w:rPr>
          <w:rFonts w:ascii="Times New Roman" w:hAnsi="Times New Roman" w:cs="Times New Roman"/>
          <w:b/>
          <w:bCs/>
          <w:sz w:val="24"/>
          <w:szCs w:val="24"/>
          <w:lang w:val="en" w:eastAsia="en-IE"/>
        </w:rPr>
        <w:t xml:space="preserve">Authors: </w:t>
      </w:r>
      <w:proofErr w:type="spellStart"/>
      <w:r w:rsidRPr="00882DF2">
        <w:rPr>
          <w:rFonts w:ascii="Times New Roman" w:hAnsi="Times New Roman" w:cs="Times New Roman"/>
          <w:b/>
          <w:bCs/>
          <w:sz w:val="24"/>
          <w:szCs w:val="24"/>
          <w:lang w:val="en" w:eastAsia="en-IE"/>
        </w:rPr>
        <w:t>Kuan</w:t>
      </w:r>
      <w:proofErr w:type="spellEnd"/>
      <w:r w:rsidRPr="00882DF2">
        <w:rPr>
          <w:rFonts w:ascii="Times New Roman" w:hAnsi="Times New Roman" w:cs="Times New Roman"/>
          <w:b/>
          <w:bCs/>
          <w:sz w:val="24"/>
          <w:szCs w:val="24"/>
          <w:lang w:val="en" w:eastAsia="en-IE"/>
        </w:rPr>
        <w:t xml:space="preserve"> KBK</w:t>
      </w:r>
      <w:r w:rsidRPr="00882DF2">
        <w:rPr>
          <w:rFonts w:ascii="Times New Roman" w:hAnsi="Times New Roman" w:cs="Times New Roman"/>
          <w:b/>
          <w:bCs/>
          <w:sz w:val="24"/>
          <w:szCs w:val="24"/>
          <w:vertAlign w:val="superscript"/>
          <w:lang w:val="en" w:eastAsia="en-IE"/>
        </w:rPr>
        <w:t>1</w:t>
      </w:r>
      <w:r w:rsidRPr="00882DF2">
        <w:rPr>
          <w:rFonts w:ascii="Times New Roman" w:hAnsi="Times New Roman" w:cs="Times New Roman"/>
          <w:b/>
          <w:bCs/>
          <w:sz w:val="24"/>
          <w:szCs w:val="24"/>
          <w:lang w:val="en" w:eastAsia="en-IE"/>
        </w:rPr>
        <w:t xml:space="preserve">, </w:t>
      </w:r>
      <w:r w:rsidRPr="00882DF2">
        <w:rPr>
          <w:rFonts w:ascii="Times New Roman" w:hAnsi="Times New Roman" w:cs="Times New Roman"/>
          <w:b/>
          <w:bCs/>
          <w:sz w:val="24"/>
          <w:szCs w:val="24"/>
        </w:rPr>
        <w:t>Else LJ</w:t>
      </w:r>
      <w:r w:rsidRPr="00882DF2">
        <w:rPr>
          <w:rFonts w:ascii="Times New Roman" w:hAnsi="Times New Roman" w:cs="Times New Roman"/>
          <w:b/>
          <w:bCs/>
          <w:sz w:val="24"/>
          <w:szCs w:val="24"/>
          <w:vertAlign w:val="superscript"/>
        </w:rPr>
        <w:t>2</w:t>
      </w:r>
      <w:r w:rsidRPr="00882DF2">
        <w:rPr>
          <w:rFonts w:ascii="Times New Roman" w:hAnsi="Times New Roman" w:cs="Times New Roman"/>
          <w:b/>
          <w:bCs/>
          <w:sz w:val="24"/>
          <w:szCs w:val="24"/>
        </w:rPr>
        <w:t>, Khoo SH</w:t>
      </w:r>
      <w:r w:rsidRPr="00882DF2">
        <w:rPr>
          <w:rFonts w:ascii="Times New Roman" w:hAnsi="Times New Roman" w:cs="Times New Roman"/>
          <w:b/>
          <w:bCs/>
          <w:sz w:val="24"/>
          <w:szCs w:val="24"/>
          <w:vertAlign w:val="superscript"/>
        </w:rPr>
        <w:t>2</w:t>
      </w:r>
      <w:r w:rsidRPr="00882DF2">
        <w:rPr>
          <w:rFonts w:ascii="Times New Roman" w:hAnsi="Times New Roman" w:cs="Times New Roman"/>
          <w:b/>
          <w:bCs/>
          <w:sz w:val="24"/>
          <w:szCs w:val="24"/>
        </w:rPr>
        <w:t>, Jackson V</w:t>
      </w:r>
      <w:r w:rsidRPr="00882DF2">
        <w:rPr>
          <w:rFonts w:ascii="Times New Roman" w:hAnsi="Times New Roman" w:cs="Times New Roman"/>
          <w:b/>
          <w:bCs/>
          <w:sz w:val="24"/>
          <w:szCs w:val="24"/>
          <w:vertAlign w:val="superscript"/>
        </w:rPr>
        <w:t>3</w:t>
      </w:r>
      <w:r w:rsidRPr="00882DF2">
        <w:rPr>
          <w:rFonts w:ascii="Times New Roman" w:hAnsi="Times New Roman" w:cs="Times New Roman"/>
          <w:b/>
          <w:bCs/>
          <w:sz w:val="24"/>
          <w:szCs w:val="24"/>
        </w:rPr>
        <w:t>, Patel A</w:t>
      </w:r>
      <w:r w:rsidRPr="00882DF2">
        <w:rPr>
          <w:rFonts w:ascii="Times New Roman" w:hAnsi="Times New Roman" w:cs="Times New Roman"/>
          <w:b/>
          <w:bCs/>
          <w:sz w:val="24"/>
          <w:szCs w:val="24"/>
          <w:vertAlign w:val="superscript"/>
        </w:rPr>
        <w:t>1</w:t>
      </w:r>
      <w:r w:rsidRPr="00882DF2">
        <w:rPr>
          <w:rFonts w:ascii="Times New Roman" w:hAnsi="Times New Roman" w:cs="Times New Roman"/>
          <w:b/>
          <w:bCs/>
          <w:sz w:val="24"/>
          <w:szCs w:val="24"/>
        </w:rPr>
        <w:t>, Lawler M</w:t>
      </w:r>
      <w:r w:rsidRPr="00882DF2">
        <w:rPr>
          <w:rFonts w:ascii="Times New Roman" w:hAnsi="Times New Roman" w:cs="Times New Roman"/>
          <w:b/>
          <w:bCs/>
          <w:sz w:val="24"/>
          <w:szCs w:val="24"/>
          <w:vertAlign w:val="superscript"/>
        </w:rPr>
        <w:t>3</w:t>
      </w:r>
      <w:r w:rsidRPr="00882DF2">
        <w:rPr>
          <w:rFonts w:ascii="Times New Roman" w:hAnsi="Times New Roman" w:cs="Times New Roman"/>
          <w:b/>
          <w:bCs/>
          <w:sz w:val="24"/>
          <w:szCs w:val="24"/>
        </w:rPr>
        <w:t>, McDonald G</w:t>
      </w:r>
      <w:r w:rsidRPr="00882DF2">
        <w:rPr>
          <w:rFonts w:ascii="Times New Roman" w:hAnsi="Times New Roman" w:cs="Times New Roman"/>
          <w:b/>
          <w:bCs/>
          <w:sz w:val="24"/>
          <w:szCs w:val="24"/>
          <w:vertAlign w:val="superscript"/>
        </w:rPr>
        <w:t>3</w:t>
      </w:r>
      <w:r w:rsidRPr="00882DF2">
        <w:rPr>
          <w:rFonts w:ascii="Times New Roman" w:hAnsi="Times New Roman" w:cs="Times New Roman"/>
          <w:b/>
          <w:bCs/>
          <w:sz w:val="24"/>
          <w:szCs w:val="24"/>
        </w:rPr>
        <w:t>, Le Blanc D</w:t>
      </w:r>
      <w:r w:rsidRPr="00882DF2">
        <w:rPr>
          <w:rFonts w:ascii="Times New Roman" w:hAnsi="Times New Roman" w:cs="Times New Roman"/>
          <w:b/>
          <w:bCs/>
          <w:sz w:val="24"/>
          <w:szCs w:val="24"/>
          <w:vertAlign w:val="superscript"/>
        </w:rPr>
        <w:t>3</w:t>
      </w:r>
      <w:r w:rsidRPr="00882DF2">
        <w:rPr>
          <w:rFonts w:ascii="Times New Roman" w:hAnsi="Times New Roman" w:cs="Times New Roman"/>
          <w:b/>
          <w:bCs/>
          <w:sz w:val="24"/>
          <w:szCs w:val="24"/>
        </w:rPr>
        <w:t xml:space="preserve">, </w:t>
      </w:r>
      <w:proofErr w:type="spellStart"/>
      <w:r w:rsidRPr="00882DF2">
        <w:rPr>
          <w:rFonts w:ascii="Times New Roman" w:hAnsi="Times New Roman" w:cs="Times New Roman"/>
          <w:b/>
          <w:bCs/>
          <w:sz w:val="24"/>
          <w:szCs w:val="24"/>
        </w:rPr>
        <w:t>Avramovic</w:t>
      </w:r>
      <w:proofErr w:type="spellEnd"/>
      <w:r w:rsidRPr="00882DF2">
        <w:rPr>
          <w:rFonts w:ascii="Times New Roman" w:hAnsi="Times New Roman" w:cs="Times New Roman"/>
          <w:b/>
          <w:bCs/>
          <w:sz w:val="24"/>
          <w:szCs w:val="24"/>
        </w:rPr>
        <w:t xml:space="preserve"> G</w:t>
      </w:r>
      <w:r w:rsidRPr="00882DF2">
        <w:rPr>
          <w:rFonts w:ascii="Times New Roman" w:hAnsi="Times New Roman" w:cs="Times New Roman"/>
          <w:b/>
          <w:bCs/>
          <w:sz w:val="24"/>
          <w:szCs w:val="24"/>
          <w:vertAlign w:val="superscript"/>
        </w:rPr>
        <w:t>1</w:t>
      </w:r>
      <w:r w:rsidRPr="00882DF2">
        <w:rPr>
          <w:rFonts w:ascii="Times New Roman" w:hAnsi="Times New Roman" w:cs="Times New Roman"/>
          <w:b/>
          <w:bCs/>
          <w:sz w:val="24"/>
          <w:szCs w:val="24"/>
        </w:rPr>
        <w:t>, Redmond N</w:t>
      </w:r>
      <w:r w:rsidRPr="00882DF2">
        <w:rPr>
          <w:rFonts w:ascii="Times New Roman" w:hAnsi="Times New Roman" w:cs="Times New Roman"/>
          <w:b/>
          <w:bCs/>
          <w:sz w:val="24"/>
          <w:szCs w:val="24"/>
          <w:vertAlign w:val="superscript"/>
        </w:rPr>
        <w:t>1</w:t>
      </w:r>
      <w:r w:rsidRPr="00882DF2">
        <w:rPr>
          <w:rFonts w:ascii="Times New Roman" w:hAnsi="Times New Roman" w:cs="Times New Roman"/>
          <w:b/>
          <w:bCs/>
          <w:sz w:val="24"/>
          <w:szCs w:val="24"/>
        </w:rPr>
        <w:t>, Murtagh R</w:t>
      </w:r>
      <w:r w:rsidRPr="00882DF2">
        <w:rPr>
          <w:rFonts w:ascii="Times New Roman" w:hAnsi="Times New Roman" w:cs="Times New Roman"/>
          <w:b/>
          <w:bCs/>
          <w:sz w:val="24"/>
          <w:szCs w:val="24"/>
        </w:rPr>
        <w:softHyphen/>
      </w:r>
      <w:r w:rsidRPr="00882DF2">
        <w:rPr>
          <w:rFonts w:ascii="Times New Roman" w:hAnsi="Times New Roman" w:cs="Times New Roman"/>
          <w:b/>
          <w:bCs/>
          <w:sz w:val="24"/>
          <w:szCs w:val="24"/>
          <w:vertAlign w:val="superscript"/>
        </w:rPr>
        <w:t>4</w:t>
      </w:r>
      <w:r w:rsidRPr="00882DF2">
        <w:rPr>
          <w:rFonts w:ascii="Times New Roman" w:hAnsi="Times New Roman" w:cs="Times New Roman"/>
          <w:b/>
          <w:bCs/>
          <w:sz w:val="24"/>
          <w:szCs w:val="24"/>
        </w:rPr>
        <w:t>, Lambert JS</w:t>
      </w:r>
      <w:r w:rsidRPr="00882DF2">
        <w:rPr>
          <w:rFonts w:ascii="Times New Roman" w:hAnsi="Times New Roman" w:cs="Times New Roman"/>
          <w:b/>
          <w:bCs/>
          <w:sz w:val="24"/>
          <w:szCs w:val="24"/>
          <w:vertAlign w:val="superscript"/>
        </w:rPr>
        <w:t>1, 3, 4</w:t>
      </w:r>
    </w:p>
    <w:p w14:paraId="5059B91B" w14:textId="77777777" w:rsidR="00882DF2" w:rsidRPr="00882DF2" w:rsidRDefault="00882DF2" w:rsidP="00882DF2">
      <w:pPr>
        <w:spacing w:line="360" w:lineRule="auto"/>
        <w:rPr>
          <w:rFonts w:ascii="Times New Roman" w:hAnsi="Times New Roman" w:cs="Times New Roman"/>
          <w:bCs/>
          <w:sz w:val="24"/>
          <w:szCs w:val="24"/>
          <w:lang w:val="en" w:eastAsia="en-IE"/>
        </w:rPr>
      </w:pPr>
      <w:r w:rsidRPr="00882DF2">
        <w:rPr>
          <w:rFonts w:ascii="Times New Roman" w:hAnsi="Times New Roman" w:cs="Times New Roman"/>
          <w:sz w:val="24"/>
          <w:szCs w:val="24"/>
          <w:vertAlign w:val="superscript"/>
          <w:lang w:val="en" w:eastAsia="en-IE"/>
        </w:rPr>
        <w:t>1</w:t>
      </w:r>
      <w:r w:rsidRPr="00882DF2">
        <w:rPr>
          <w:rFonts w:ascii="Times New Roman" w:hAnsi="Times New Roman" w:cs="Times New Roman"/>
          <w:bCs/>
          <w:sz w:val="24"/>
          <w:szCs w:val="24"/>
          <w:lang w:val="en" w:eastAsia="en-IE"/>
        </w:rPr>
        <w:t xml:space="preserve">Department of Infectious Diseases, Mater </w:t>
      </w:r>
      <w:proofErr w:type="spellStart"/>
      <w:r w:rsidRPr="00882DF2">
        <w:rPr>
          <w:rFonts w:ascii="Times New Roman" w:hAnsi="Times New Roman" w:cs="Times New Roman"/>
          <w:bCs/>
          <w:sz w:val="24"/>
          <w:szCs w:val="24"/>
          <w:lang w:val="en" w:eastAsia="en-IE"/>
        </w:rPr>
        <w:t>Misericordiae</w:t>
      </w:r>
      <w:proofErr w:type="spellEnd"/>
      <w:r w:rsidRPr="00882DF2">
        <w:rPr>
          <w:rFonts w:ascii="Times New Roman" w:hAnsi="Times New Roman" w:cs="Times New Roman"/>
          <w:bCs/>
          <w:sz w:val="24"/>
          <w:szCs w:val="24"/>
          <w:lang w:val="en" w:eastAsia="en-IE"/>
        </w:rPr>
        <w:t xml:space="preserve"> University Hospital, Dublin, Ireland.</w:t>
      </w:r>
    </w:p>
    <w:p w14:paraId="1D1F26CA" w14:textId="77777777" w:rsidR="00882DF2" w:rsidRPr="00882DF2" w:rsidRDefault="00882DF2" w:rsidP="00882DF2">
      <w:pPr>
        <w:spacing w:line="360" w:lineRule="auto"/>
        <w:rPr>
          <w:rFonts w:ascii="Times New Roman" w:hAnsi="Times New Roman" w:cs="Times New Roman"/>
          <w:sz w:val="24"/>
          <w:szCs w:val="24"/>
          <w:lang w:val="en" w:eastAsia="en-IE"/>
        </w:rPr>
      </w:pPr>
      <w:r w:rsidRPr="00882DF2">
        <w:rPr>
          <w:rFonts w:ascii="Times New Roman" w:hAnsi="Times New Roman" w:cs="Times New Roman"/>
          <w:sz w:val="24"/>
          <w:szCs w:val="24"/>
          <w:vertAlign w:val="superscript"/>
          <w:lang w:val="en" w:eastAsia="en-IE"/>
        </w:rPr>
        <w:t>2</w:t>
      </w:r>
      <w:r w:rsidRPr="00882DF2">
        <w:rPr>
          <w:rFonts w:ascii="Times New Roman" w:hAnsi="Times New Roman" w:cs="Times New Roman"/>
          <w:sz w:val="24"/>
          <w:szCs w:val="24"/>
          <w:lang w:val="en" w:eastAsia="en-IE"/>
        </w:rPr>
        <w:t>Department of Molecular and Clinical Pharmacology, University of Liverpool, Liverpool, UK.</w:t>
      </w:r>
    </w:p>
    <w:p w14:paraId="4F1FCF06" w14:textId="77777777" w:rsidR="00882DF2" w:rsidRPr="00882DF2" w:rsidRDefault="00882DF2" w:rsidP="00882DF2">
      <w:pPr>
        <w:spacing w:line="360" w:lineRule="auto"/>
        <w:rPr>
          <w:rFonts w:ascii="Times New Roman" w:hAnsi="Times New Roman" w:cs="Times New Roman"/>
          <w:sz w:val="24"/>
          <w:szCs w:val="24"/>
          <w:lang w:val="en" w:eastAsia="en-IE"/>
        </w:rPr>
      </w:pPr>
      <w:r w:rsidRPr="00882DF2">
        <w:rPr>
          <w:rFonts w:ascii="Times New Roman" w:hAnsi="Times New Roman" w:cs="Times New Roman"/>
          <w:sz w:val="24"/>
          <w:szCs w:val="24"/>
          <w:vertAlign w:val="superscript"/>
          <w:lang w:val="en" w:eastAsia="en-IE"/>
        </w:rPr>
        <w:t>3</w:t>
      </w:r>
      <w:r w:rsidRPr="00882DF2">
        <w:rPr>
          <w:rFonts w:ascii="Times New Roman" w:hAnsi="Times New Roman" w:cs="Times New Roman"/>
          <w:sz w:val="24"/>
          <w:szCs w:val="24"/>
          <w:lang w:val="en" w:eastAsia="en-IE"/>
        </w:rPr>
        <w:t>The Rotunda Hospital, Dublin, Ireland</w:t>
      </w:r>
    </w:p>
    <w:p w14:paraId="12560980" w14:textId="77777777" w:rsidR="00882DF2" w:rsidRPr="00882DF2" w:rsidRDefault="00882DF2" w:rsidP="00882DF2">
      <w:pPr>
        <w:spacing w:line="360" w:lineRule="auto"/>
        <w:rPr>
          <w:rFonts w:ascii="Times New Roman" w:hAnsi="Times New Roman" w:cs="Times New Roman"/>
          <w:sz w:val="24"/>
          <w:szCs w:val="24"/>
          <w:lang w:val="en" w:eastAsia="en-IE"/>
        </w:rPr>
      </w:pPr>
      <w:r w:rsidRPr="00882DF2">
        <w:rPr>
          <w:rFonts w:ascii="Times New Roman" w:hAnsi="Times New Roman" w:cs="Times New Roman"/>
          <w:sz w:val="24"/>
          <w:szCs w:val="24"/>
          <w:vertAlign w:val="superscript"/>
          <w:lang w:val="en" w:eastAsia="en-IE"/>
        </w:rPr>
        <w:t>4</w:t>
      </w:r>
      <w:r w:rsidRPr="00882DF2">
        <w:rPr>
          <w:rFonts w:ascii="Times New Roman" w:hAnsi="Times New Roman" w:cs="Times New Roman"/>
          <w:sz w:val="24"/>
          <w:szCs w:val="24"/>
          <w:lang w:val="en" w:eastAsia="en-IE"/>
        </w:rPr>
        <w:t>University College Dublin, Dublin, Ireland</w:t>
      </w:r>
    </w:p>
    <w:p w14:paraId="3E43DF87"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4CE31B7A" w14:textId="5915A8F8" w:rsidR="00882DF2" w:rsidRPr="00882DF2" w:rsidRDefault="00882DF2" w:rsidP="00882DF2">
      <w:pPr>
        <w:spacing w:after="0" w:line="240" w:lineRule="auto"/>
        <w:jc w:val="both"/>
        <w:outlineLvl w:val="0"/>
        <w:rPr>
          <w:rStyle w:val="Hyperlink"/>
          <w:rFonts w:ascii="Times New Roman" w:hAnsi="Times New Roman" w:cs="Times New Roman"/>
          <w:color w:val="auto"/>
          <w:sz w:val="24"/>
          <w:szCs w:val="24"/>
        </w:rPr>
      </w:pPr>
      <w:r w:rsidRPr="00882DF2">
        <w:rPr>
          <w:rFonts w:ascii="Times New Roman" w:hAnsi="Times New Roman" w:cs="Times New Roman"/>
          <w:sz w:val="24"/>
          <w:szCs w:val="24"/>
        </w:rPr>
        <w:t xml:space="preserve">Correspondence: Dr John S Lambert, Consultant Infectious Diseases, Department of Infectious Diseases, Catherine McAuley Centre, Nelson Street, </w:t>
      </w:r>
      <w:proofErr w:type="spellStart"/>
      <w:r w:rsidRPr="00882DF2">
        <w:rPr>
          <w:rFonts w:ascii="Times New Roman" w:hAnsi="Times New Roman" w:cs="Times New Roman"/>
          <w:sz w:val="24"/>
          <w:szCs w:val="24"/>
        </w:rPr>
        <w:t>Phibsborough</w:t>
      </w:r>
      <w:proofErr w:type="spellEnd"/>
      <w:r w:rsidRPr="00882DF2">
        <w:rPr>
          <w:rFonts w:ascii="Times New Roman" w:hAnsi="Times New Roman" w:cs="Times New Roman"/>
          <w:sz w:val="24"/>
          <w:szCs w:val="24"/>
        </w:rPr>
        <w:t xml:space="preserve">, Dublin 7, Dublin, Ireland. Tel: +353 (1) 716 4515; Fax: +353 (1) 716 4535; E-mail: </w:t>
      </w:r>
      <w:hyperlink r:id="rId7" w:history="1">
        <w:r w:rsidRPr="00882DF2">
          <w:rPr>
            <w:rStyle w:val="Hyperlink"/>
            <w:rFonts w:ascii="Times New Roman" w:hAnsi="Times New Roman" w:cs="Times New Roman"/>
            <w:color w:val="auto"/>
            <w:sz w:val="24"/>
            <w:szCs w:val="24"/>
          </w:rPr>
          <w:t>jlambert@mater.ie</w:t>
        </w:r>
      </w:hyperlink>
    </w:p>
    <w:bookmarkEnd w:id="0"/>
    <w:p w14:paraId="3FA20491" w14:textId="18155D8A" w:rsidR="00FB054E" w:rsidRPr="00882DF2" w:rsidRDefault="00FB054E">
      <w:pPr>
        <w:rPr>
          <w:rFonts w:ascii="Times New Roman" w:hAnsi="Times New Roman" w:cs="Times New Roman"/>
        </w:rPr>
      </w:pPr>
    </w:p>
    <w:p w14:paraId="06B232DB" w14:textId="7D55A61D" w:rsidR="00882DF2" w:rsidRPr="00882DF2" w:rsidRDefault="00882DF2">
      <w:pPr>
        <w:rPr>
          <w:rFonts w:ascii="Times New Roman" w:hAnsi="Times New Roman" w:cs="Times New Roman"/>
        </w:rPr>
      </w:pPr>
    </w:p>
    <w:p w14:paraId="59D2AD54" w14:textId="02506708" w:rsidR="00882DF2" w:rsidRPr="00882DF2" w:rsidRDefault="00882DF2">
      <w:pPr>
        <w:rPr>
          <w:rFonts w:ascii="Times New Roman" w:hAnsi="Times New Roman" w:cs="Times New Roman"/>
        </w:rPr>
      </w:pPr>
    </w:p>
    <w:p w14:paraId="618D4684" w14:textId="03D72108" w:rsidR="00882DF2" w:rsidRPr="00882DF2" w:rsidRDefault="00882DF2">
      <w:pPr>
        <w:rPr>
          <w:rFonts w:ascii="Times New Roman" w:hAnsi="Times New Roman" w:cs="Times New Roman"/>
        </w:rPr>
      </w:pPr>
    </w:p>
    <w:p w14:paraId="6F1AE9AC" w14:textId="76836D68" w:rsidR="00882DF2" w:rsidRPr="00882DF2" w:rsidRDefault="00882DF2">
      <w:pPr>
        <w:rPr>
          <w:rFonts w:ascii="Times New Roman" w:hAnsi="Times New Roman" w:cs="Times New Roman"/>
        </w:rPr>
      </w:pPr>
    </w:p>
    <w:p w14:paraId="2B092DC9" w14:textId="1A2E4D5E" w:rsidR="00882DF2" w:rsidRPr="00882DF2" w:rsidRDefault="00882DF2">
      <w:pPr>
        <w:rPr>
          <w:rFonts w:ascii="Times New Roman" w:hAnsi="Times New Roman" w:cs="Times New Roman"/>
        </w:rPr>
      </w:pPr>
    </w:p>
    <w:p w14:paraId="7D5ABE5A" w14:textId="1D456D2C" w:rsidR="00882DF2" w:rsidRPr="00882DF2" w:rsidRDefault="00882DF2">
      <w:pPr>
        <w:rPr>
          <w:rFonts w:ascii="Times New Roman" w:hAnsi="Times New Roman" w:cs="Times New Roman"/>
        </w:rPr>
      </w:pPr>
    </w:p>
    <w:p w14:paraId="0B79E8CF" w14:textId="5EE50D09" w:rsidR="00882DF2" w:rsidRPr="00882DF2" w:rsidRDefault="00882DF2">
      <w:pPr>
        <w:rPr>
          <w:rFonts w:ascii="Times New Roman" w:hAnsi="Times New Roman" w:cs="Times New Roman"/>
        </w:rPr>
      </w:pPr>
    </w:p>
    <w:p w14:paraId="1432092F" w14:textId="5E970DAA" w:rsidR="00882DF2" w:rsidRPr="00882DF2" w:rsidRDefault="00882DF2">
      <w:pPr>
        <w:rPr>
          <w:rFonts w:ascii="Times New Roman" w:hAnsi="Times New Roman" w:cs="Times New Roman"/>
        </w:rPr>
      </w:pPr>
    </w:p>
    <w:p w14:paraId="63F4186F" w14:textId="265A46D3" w:rsidR="00882DF2" w:rsidRPr="00882DF2" w:rsidRDefault="00882DF2">
      <w:pPr>
        <w:rPr>
          <w:rFonts w:ascii="Times New Roman" w:hAnsi="Times New Roman" w:cs="Times New Roman"/>
        </w:rPr>
      </w:pPr>
    </w:p>
    <w:p w14:paraId="705BC0BA" w14:textId="0AFD82A1" w:rsidR="00882DF2" w:rsidRPr="00882DF2" w:rsidRDefault="00882DF2">
      <w:pPr>
        <w:rPr>
          <w:rFonts w:ascii="Times New Roman" w:hAnsi="Times New Roman" w:cs="Times New Roman"/>
        </w:rPr>
      </w:pPr>
    </w:p>
    <w:p w14:paraId="3A89130F" w14:textId="37AD059C" w:rsidR="00882DF2" w:rsidRPr="00882DF2" w:rsidRDefault="00882DF2">
      <w:pPr>
        <w:rPr>
          <w:rFonts w:ascii="Times New Roman" w:hAnsi="Times New Roman" w:cs="Times New Roman"/>
        </w:rPr>
      </w:pPr>
    </w:p>
    <w:p w14:paraId="03BCFF60" w14:textId="049DC737" w:rsidR="00882DF2" w:rsidRPr="00882DF2" w:rsidRDefault="00882DF2">
      <w:pPr>
        <w:rPr>
          <w:rFonts w:ascii="Times New Roman" w:hAnsi="Times New Roman" w:cs="Times New Roman"/>
        </w:rPr>
      </w:pPr>
    </w:p>
    <w:p w14:paraId="33F04B71" w14:textId="248B0C50" w:rsidR="00882DF2" w:rsidRPr="00882DF2" w:rsidRDefault="00882DF2">
      <w:pPr>
        <w:rPr>
          <w:rFonts w:ascii="Times New Roman" w:hAnsi="Times New Roman" w:cs="Times New Roman"/>
        </w:rPr>
      </w:pPr>
    </w:p>
    <w:p w14:paraId="05641FE0" w14:textId="6D277A70" w:rsidR="00882DF2" w:rsidRPr="00882DF2" w:rsidRDefault="00882DF2">
      <w:pPr>
        <w:rPr>
          <w:rFonts w:ascii="Times New Roman" w:hAnsi="Times New Roman" w:cs="Times New Roman"/>
        </w:rPr>
      </w:pPr>
    </w:p>
    <w:p w14:paraId="1E90FF05" w14:textId="3B941EAF" w:rsidR="00882DF2" w:rsidRPr="00882DF2" w:rsidRDefault="00882DF2">
      <w:pPr>
        <w:rPr>
          <w:rFonts w:ascii="Times New Roman" w:hAnsi="Times New Roman" w:cs="Times New Roman"/>
        </w:rPr>
      </w:pPr>
    </w:p>
    <w:p w14:paraId="58DDC550" w14:textId="77777777" w:rsidR="00882DF2" w:rsidRPr="00882DF2" w:rsidRDefault="00882DF2" w:rsidP="00882DF2">
      <w:pPr>
        <w:spacing w:after="0" w:line="240" w:lineRule="auto"/>
        <w:jc w:val="both"/>
        <w:outlineLvl w:val="0"/>
        <w:rPr>
          <w:rFonts w:ascii="Times New Roman" w:hAnsi="Times New Roman" w:cs="Times New Roman"/>
          <w:b/>
          <w:bCs/>
          <w:sz w:val="32"/>
          <w:szCs w:val="32"/>
        </w:rPr>
      </w:pPr>
      <w:r w:rsidRPr="00882DF2">
        <w:rPr>
          <w:rFonts w:ascii="Times New Roman" w:hAnsi="Times New Roman" w:cs="Times New Roman"/>
          <w:b/>
          <w:bCs/>
          <w:sz w:val="32"/>
          <w:szCs w:val="32"/>
        </w:rPr>
        <w:lastRenderedPageBreak/>
        <w:t>Therapeutic drug monitoring of darunavir/ritonavir in pregnancy</w:t>
      </w:r>
    </w:p>
    <w:p w14:paraId="4EE77F5A" w14:textId="77777777" w:rsidR="00882DF2" w:rsidRPr="00882DF2" w:rsidRDefault="00882DF2" w:rsidP="00882DF2">
      <w:pPr>
        <w:spacing w:after="0" w:line="240" w:lineRule="auto"/>
        <w:jc w:val="both"/>
        <w:outlineLvl w:val="0"/>
        <w:rPr>
          <w:rFonts w:ascii="Times New Roman" w:hAnsi="Times New Roman" w:cs="Times New Roman"/>
          <w:b/>
          <w:sz w:val="32"/>
          <w:szCs w:val="32"/>
        </w:rPr>
      </w:pPr>
    </w:p>
    <w:p w14:paraId="220D921D" w14:textId="5F9F26D9" w:rsidR="00882DF2" w:rsidRPr="00540636" w:rsidRDefault="00911C70" w:rsidP="00882DF2">
      <w:pPr>
        <w:spacing w:after="0" w:line="240" w:lineRule="auto"/>
        <w:jc w:val="both"/>
        <w:rPr>
          <w:rFonts w:ascii="Times New Roman" w:hAnsi="Times New Roman" w:cs="Times New Roman"/>
          <w:sz w:val="24"/>
          <w:szCs w:val="24"/>
          <w:u w:val="single"/>
        </w:rPr>
      </w:pPr>
      <w:r>
        <w:rPr>
          <w:rFonts w:ascii="Times New Roman" w:hAnsi="Times New Roman" w:cs="Times New Roman"/>
          <w:bCs/>
          <w:sz w:val="24"/>
          <w:szCs w:val="24"/>
          <w:u w:val="single"/>
        </w:rPr>
        <w:t>Background</w:t>
      </w:r>
      <w:r w:rsidRPr="00540636">
        <w:rPr>
          <w:rFonts w:ascii="Times New Roman" w:hAnsi="Times New Roman" w:cs="Times New Roman"/>
          <w:bCs/>
          <w:sz w:val="24"/>
          <w:szCs w:val="24"/>
          <w:u w:val="single"/>
        </w:rPr>
        <w:t xml:space="preserve"> </w:t>
      </w:r>
    </w:p>
    <w:p w14:paraId="7DAB2405" w14:textId="35A37634" w:rsidR="00882DF2" w:rsidRPr="00882DF2" w:rsidRDefault="00302B32" w:rsidP="00882DF2">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P</w:t>
      </w:r>
      <w:r w:rsidR="00882DF2" w:rsidRPr="00882DF2">
        <w:rPr>
          <w:rFonts w:ascii="Times New Roman" w:hAnsi="Times New Roman" w:cs="Times New Roman"/>
          <w:sz w:val="24"/>
          <w:szCs w:val="24"/>
        </w:rPr>
        <w:t>hysiological changes during pregnancy can have a significant impact on antiretroviral pharmacokinetics (PK)</w:t>
      </w:r>
      <w:r>
        <w:rPr>
          <w:rFonts w:ascii="Times New Roman" w:hAnsi="Times New Roman" w:cs="Times New Roman"/>
          <w:sz w:val="24"/>
          <w:szCs w:val="24"/>
        </w:rPr>
        <w:t>,</w:t>
      </w:r>
      <w:r w:rsidR="00882DF2" w:rsidRPr="00882DF2">
        <w:rPr>
          <w:rFonts w:ascii="Times New Roman" w:hAnsi="Times New Roman" w:cs="Times New Roman"/>
          <w:sz w:val="24"/>
          <w:szCs w:val="24"/>
        </w:rPr>
        <w:t xml:space="preserve"> which may result in reduced drug efficacy. Ensuring optimal plasma concentrations of antiretrovirals is essential for maternal health and </w:t>
      </w:r>
      <w:r>
        <w:rPr>
          <w:rFonts w:ascii="Times New Roman" w:hAnsi="Times New Roman" w:cs="Times New Roman"/>
          <w:sz w:val="24"/>
          <w:szCs w:val="24"/>
        </w:rPr>
        <w:t>prevention of mother-to-child transmission (PMTCT)</w:t>
      </w:r>
      <w:r w:rsidR="00882DF2" w:rsidRPr="00882DF2">
        <w:rPr>
          <w:rFonts w:ascii="Times New Roman" w:hAnsi="Times New Roman" w:cs="Times New Roman"/>
          <w:sz w:val="24"/>
          <w:szCs w:val="24"/>
        </w:rPr>
        <w:t xml:space="preserve">. Here we describe </w:t>
      </w:r>
      <w:r>
        <w:rPr>
          <w:rFonts w:ascii="Times New Roman" w:hAnsi="Times New Roman" w:cs="Times New Roman"/>
          <w:sz w:val="24"/>
          <w:szCs w:val="24"/>
          <w:lang w:val="en-US"/>
        </w:rPr>
        <w:t>d</w:t>
      </w:r>
      <w:r w:rsidR="00882DF2" w:rsidRPr="00882DF2">
        <w:rPr>
          <w:rFonts w:ascii="Times New Roman" w:hAnsi="Times New Roman" w:cs="Times New Roman"/>
          <w:sz w:val="24"/>
          <w:szCs w:val="24"/>
          <w:lang w:val="en-US"/>
        </w:rPr>
        <w:t xml:space="preserve">arunavir/ritonavir (DRV/r) PK in a cohort of pregnant women undergoing routine TDM as well as the transplacental passage of DRV by measuring and comparing cord blood and maternal blood samples post-delivery. </w:t>
      </w:r>
    </w:p>
    <w:p w14:paraId="2991CA94" w14:textId="77777777" w:rsidR="00882DF2" w:rsidRPr="00882DF2" w:rsidRDefault="00882DF2" w:rsidP="00882DF2">
      <w:pPr>
        <w:spacing w:after="0" w:line="240" w:lineRule="auto"/>
        <w:jc w:val="both"/>
        <w:rPr>
          <w:rFonts w:ascii="Times New Roman" w:hAnsi="Times New Roman" w:cs="Times New Roman"/>
          <w:bCs/>
          <w:sz w:val="24"/>
          <w:szCs w:val="24"/>
        </w:rPr>
      </w:pPr>
    </w:p>
    <w:p w14:paraId="591565DB" w14:textId="77777777" w:rsidR="00882DF2" w:rsidRPr="00540636" w:rsidRDefault="00882DF2" w:rsidP="00882DF2">
      <w:pPr>
        <w:spacing w:after="0" w:line="240" w:lineRule="auto"/>
        <w:jc w:val="both"/>
        <w:rPr>
          <w:rFonts w:ascii="Times New Roman" w:hAnsi="Times New Roman" w:cs="Times New Roman"/>
          <w:bCs/>
          <w:sz w:val="24"/>
          <w:szCs w:val="24"/>
          <w:u w:val="single"/>
        </w:rPr>
      </w:pPr>
      <w:r w:rsidRPr="00540636">
        <w:rPr>
          <w:rFonts w:ascii="Times New Roman" w:hAnsi="Times New Roman" w:cs="Times New Roman"/>
          <w:bCs/>
          <w:sz w:val="24"/>
          <w:szCs w:val="24"/>
          <w:u w:val="single"/>
        </w:rPr>
        <w:t>Methods</w:t>
      </w:r>
    </w:p>
    <w:p w14:paraId="24F17773" w14:textId="5AFA6714" w:rsidR="00882DF2" w:rsidRPr="00882DF2" w:rsidRDefault="00882DF2" w:rsidP="00882DF2">
      <w:pPr>
        <w:spacing w:after="0" w:line="240" w:lineRule="auto"/>
        <w:jc w:val="both"/>
        <w:rPr>
          <w:rFonts w:ascii="Times New Roman" w:hAnsi="Times New Roman" w:cs="Times New Roman"/>
          <w:bCs/>
          <w:sz w:val="24"/>
          <w:szCs w:val="24"/>
        </w:rPr>
      </w:pPr>
      <w:r w:rsidRPr="00882DF2">
        <w:rPr>
          <w:rFonts w:ascii="Times New Roman" w:hAnsi="Times New Roman" w:cs="Times New Roman"/>
          <w:sz w:val="24"/>
          <w:szCs w:val="24"/>
        </w:rPr>
        <w:t xml:space="preserve">Pregnant HIV-positive women received </w:t>
      </w:r>
      <w:r w:rsidRPr="00882DF2">
        <w:rPr>
          <w:rFonts w:ascii="Times New Roman" w:hAnsi="Times New Roman" w:cs="Times New Roman"/>
          <w:sz w:val="24"/>
          <w:szCs w:val="24"/>
          <w:lang w:val="en-US"/>
        </w:rPr>
        <w:t>DRV/r</w:t>
      </w:r>
      <w:r w:rsidRPr="00882DF2">
        <w:rPr>
          <w:rFonts w:ascii="Times New Roman" w:hAnsi="Times New Roman" w:cs="Times New Roman"/>
          <w:sz w:val="24"/>
          <w:szCs w:val="24"/>
        </w:rPr>
        <w:t xml:space="preserve"> as part of routine pre-natal care. Demographic and clinical data were collected. DRV plasma concentrations [DRV] were determined in the first (T1), second (T2) and third (T3) trimester and at postpartum (PP)</w:t>
      </w:r>
      <w:r w:rsidRPr="00882DF2">
        <w:rPr>
          <w:rFonts w:ascii="Times New Roman" w:hAnsi="Times New Roman" w:cs="Times New Roman"/>
          <w:sz w:val="24"/>
          <w:szCs w:val="24"/>
          <w:lang w:val="en-US"/>
        </w:rPr>
        <w:t xml:space="preserve"> using HPLC-MS/MS methodology (Lab21, Cambridge UK). Where possible paired maternal and cord blood samples were taken at delivery.</w:t>
      </w:r>
    </w:p>
    <w:p w14:paraId="5E80380A" w14:textId="77777777" w:rsidR="00882DF2" w:rsidRPr="00882DF2" w:rsidRDefault="00882DF2" w:rsidP="00882DF2">
      <w:pPr>
        <w:spacing w:after="0" w:line="240" w:lineRule="auto"/>
        <w:jc w:val="both"/>
        <w:rPr>
          <w:rFonts w:ascii="Times New Roman" w:hAnsi="Times New Roman" w:cs="Times New Roman"/>
          <w:b/>
          <w:sz w:val="24"/>
          <w:szCs w:val="24"/>
          <w:lang w:val="en-US"/>
        </w:rPr>
      </w:pPr>
    </w:p>
    <w:p w14:paraId="77F2B97C" w14:textId="77777777" w:rsidR="00882DF2" w:rsidRPr="00540636" w:rsidRDefault="00882DF2" w:rsidP="00882DF2">
      <w:pPr>
        <w:spacing w:after="0" w:line="240" w:lineRule="auto"/>
        <w:jc w:val="both"/>
        <w:rPr>
          <w:rFonts w:ascii="Times New Roman" w:hAnsi="Times New Roman" w:cs="Times New Roman"/>
          <w:b/>
          <w:sz w:val="24"/>
          <w:szCs w:val="24"/>
          <w:u w:val="single"/>
          <w:lang w:val="en-US"/>
        </w:rPr>
      </w:pPr>
      <w:r w:rsidRPr="00540636">
        <w:rPr>
          <w:rFonts w:ascii="Times New Roman" w:hAnsi="Times New Roman" w:cs="Times New Roman"/>
          <w:sz w:val="24"/>
          <w:szCs w:val="24"/>
          <w:u w:val="single"/>
          <w:lang w:val="en-US"/>
        </w:rPr>
        <w:t>Results</w:t>
      </w:r>
      <w:r w:rsidRPr="00540636">
        <w:rPr>
          <w:rFonts w:ascii="Times New Roman" w:hAnsi="Times New Roman" w:cs="Times New Roman"/>
          <w:b/>
          <w:sz w:val="24"/>
          <w:szCs w:val="24"/>
          <w:u w:val="single"/>
          <w:lang w:val="en-US"/>
        </w:rPr>
        <w:t xml:space="preserve"> </w:t>
      </w:r>
    </w:p>
    <w:p w14:paraId="35C2D2CB" w14:textId="53516153" w:rsidR="00882DF2" w:rsidRPr="00882DF2" w:rsidRDefault="00882DF2" w:rsidP="00882DF2">
      <w:pPr>
        <w:spacing w:after="0" w:line="240" w:lineRule="auto"/>
        <w:jc w:val="both"/>
        <w:rPr>
          <w:rFonts w:ascii="Times New Roman" w:hAnsi="Times New Roman" w:cs="Times New Roman"/>
          <w:sz w:val="24"/>
          <w:szCs w:val="24"/>
          <w:lang w:val="en-US"/>
        </w:rPr>
      </w:pPr>
      <w:r w:rsidRPr="00882DF2">
        <w:rPr>
          <w:rFonts w:ascii="Times New Roman" w:hAnsi="Times New Roman" w:cs="Times New Roman"/>
          <w:sz w:val="24"/>
          <w:szCs w:val="24"/>
          <w:lang w:val="en-US"/>
        </w:rPr>
        <w:t>33 women (22 Black African, 11 Caucasian) were enrolled. All received DRV/r at a dose of 800mg/100mg OD over the course of pregnancy and postpartum. 15 received ART prior to pregnancy and 18 initiated DRV/r in pregnancy. At the time nearest to delivery, all but 4 had undetectable plasma viral loads (</w:t>
      </w:r>
      <w:proofErr w:type="spellStart"/>
      <w:r w:rsidRPr="00882DF2">
        <w:rPr>
          <w:rFonts w:ascii="Times New Roman" w:hAnsi="Times New Roman" w:cs="Times New Roman"/>
          <w:sz w:val="24"/>
          <w:szCs w:val="24"/>
          <w:lang w:val="en-US"/>
        </w:rPr>
        <w:t>pVL</w:t>
      </w:r>
      <w:proofErr w:type="spellEnd"/>
      <w:r w:rsidRPr="00882DF2">
        <w:rPr>
          <w:rFonts w:ascii="Times New Roman" w:hAnsi="Times New Roman" w:cs="Times New Roman"/>
          <w:sz w:val="24"/>
          <w:szCs w:val="24"/>
          <w:lang w:val="en-US"/>
        </w:rPr>
        <w:t>). [DRV] were determined in 1 (T1); 14 (T2); 32 (T3) and 29 (PP). [DRV] were significantly lower at T2/T3 relative to PP.</w:t>
      </w:r>
    </w:p>
    <w:p w14:paraId="0E1D7C42" w14:textId="77777777" w:rsidR="00882DF2" w:rsidRPr="00882DF2" w:rsidRDefault="00882DF2" w:rsidP="00882DF2">
      <w:pPr>
        <w:spacing w:after="0" w:line="240" w:lineRule="auto"/>
        <w:jc w:val="both"/>
        <w:rPr>
          <w:rFonts w:ascii="Times New Roman" w:hAnsi="Times New Roman" w:cs="Times New Roman"/>
          <w:b/>
          <w:sz w:val="24"/>
          <w:szCs w:val="24"/>
          <w:lang w:val="en-US"/>
        </w:rPr>
      </w:pPr>
    </w:p>
    <w:p w14:paraId="1C34A088" w14:textId="77777777" w:rsidR="00882DF2" w:rsidRPr="00540636" w:rsidRDefault="00882DF2" w:rsidP="00882DF2">
      <w:pPr>
        <w:spacing w:after="0" w:line="240" w:lineRule="auto"/>
        <w:jc w:val="both"/>
        <w:rPr>
          <w:rFonts w:ascii="Times New Roman" w:hAnsi="Times New Roman" w:cs="Times New Roman"/>
          <w:b/>
          <w:sz w:val="24"/>
          <w:szCs w:val="24"/>
          <w:u w:val="single"/>
          <w:lang w:val="en-US"/>
        </w:rPr>
      </w:pPr>
      <w:r w:rsidRPr="00540636">
        <w:rPr>
          <w:rFonts w:ascii="Times New Roman" w:hAnsi="Times New Roman" w:cs="Times New Roman"/>
          <w:sz w:val="24"/>
          <w:szCs w:val="24"/>
          <w:u w:val="single"/>
          <w:lang w:val="en-US"/>
        </w:rPr>
        <w:t xml:space="preserve">Conclusion </w:t>
      </w:r>
    </w:p>
    <w:p w14:paraId="29FF4FDC" w14:textId="09FEBF86"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lang w:val="en-US"/>
        </w:rPr>
        <w:t xml:space="preserve">[DRV] in T3 were 14% lower compared to T2 and [DRV] in T2 and T3 were only 36-55% when compared to </w:t>
      </w:r>
      <w:r w:rsidR="00302B32">
        <w:rPr>
          <w:rFonts w:ascii="Times New Roman" w:hAnsi="Times New Roman" w:cs="Times New Roman"/>
          <w:sz w:val="24"/>
          <w:szCs w:val="24"/>
          <w:lang w:val="en-US"/>
        </w:rPr>
        <w:t>PP</w:t>
      </w:r>
      <w:r w:rsidRPr="00882DF2">
        <w:rPr>
          <w:rFonts w:ascii="Times New Roman" w:hAnsi="Times New Roman" w:cs="Times New Roman"/>
          <w:sz w:val="24"/>
          <w:szCs w:val="24"/>
          <w:lang w:val="en-US"/>
        </w:rPr>
        <w:t xml:space="preserve">. However, DRV pharmacokinetics in pregnancy were not associated with a lack of virologic suppression at delivery as of the 33 patients enrolled in this study, 31 had no HIV transmission from mother to child. Data regarding two of the candidates were not available as they delivered in a separate healthcare facility. Nevertheless, careful monitoring of HIV patients in pregnancy is required to ensure successful viral suppression and </w:t>
      </w:r>
      <w:r w:rsidR="00302B32">
        <w:rPr>
          <w:rFonts w:ascii="Times New Roman" w:hAnsi="Times New Roman" w:cs="Times New Roman"/>
          <w:sz w:val="24"/>
          <w:szCs w:val="24"/>
          <w:lang w:val="en-US"/>
        </w:rPr>
        <w:t>PMTCT.</w:t>
      </w:r>
    </w:p>
    <w:p w14:paraId="42A76537" w14:textId="77777777" w:rsidR="00882DF2" w:rsidRPr="00882DF2" w:rsidRDefault="00882DF2" w:rsidP="00882DF2">
      <w:pPr>
        <w:spacing w:after="0" w:line="240" w:lineRule="auto"/>
        <w:jc w:val="both"/>
        <w:outlineLvl w:val="0"/>
        <w:rPr>
          <w:rFonts w:ascii="Times New Roman" w:hAnsi="Times New Roman" w:cs="Times New Roman"/>
          <w:b/>
          <w:sz w:val="32"/>
          <w:szCs w:val="24"/>
        </w:rPr>
      </w:pPr>
    </w:p>
    <w:p w14:paraId="2AE2D4F6"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5B109D02"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2764460C"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4CDFF88D"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474F09EC"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3E3C6E43"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2F5EDDC7"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656EE22C"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6CD6452C" w14:textId="77777777" w:rsidR="00882DF2" w:rsidRPr="00882DF2" w:rsidRDefault="00882DF2" w:rsidP="00882DF2">
      <w:pPr>
        <w:spacing w:after="0" w:line="240" w:lineRule="auto"/>
        <w:jc w:val="both"/>
        <w:outlineLvl w:val="0"/>
        <w:rPr>
          <w:rFonts w:ascii="Times New Roman" w:hAnsi="Times New Roman" w:cs="Times New Roman"/>
          <w:b/>
          <w:sz w:val="32"/>
          <w:szCs w:val="24"/>
        </w:rPr>
        <w:sectPr w:rsidR="00882DF2" w:rsidRPr="00882DF2" w:rsidSect="0037366B">
          <w:headerReference w:type="default" r:id="rId8"/>
          <w:footerReference w:type="default" r:id="rId9"/>
          <w:pgSz w:w="11900" w:h="16840"/>
          <w:pgMar w:top="1440" w:right="1800" w:bottom="1440" w:left="1800" w:header="708" w:footer="708" w:gutter="0"/>
          <w:cols w:space="708"/>
        </w:sectPr>
      </w:pPr>
    </w:p>
    <w:p w14:paraId="73289E05" w14:textId="77777777" w:rsidR="00882DF2" w:rsidRPr="00882DF2" w:rsidRDefault="00882DF2" w:rsidP="00882DF2">
      <w:pPr>
        <w:spacing w:after="0" w:line="240" w:lineRule="auto"/>
        <w:jc w:val="both"/>
        <w:outlineLvl w:val="0"/>
        <w:rPr>
          <w:rFonts w:ascii="Times New Roman" w:hAnsi="Times New Roman" w:cs="Times New Roman"/>
          <w:b/>
          <w:sz w:val="32"/>
          <w:szCs w:val="24"/>
        </w:rPr>
      </w:pPr>
      <w:r w:rsidRPr="00882DF2">
        <w:rPr>
          <w:rFonts w:ascii="Times New Roman" w:hAnsi="Times New Roman" w:cs="Times New Roman"/>
          <w:b/>
          <w:sz w:val="32"/>
          <w:szCs w:val="24"/>
        </w:rPr>
        <w:lastRenderedPageBreak/>
        <w:t>Introduction</w:t>
      </w:r>
    </w:p>
    <w:p w14:paraId="78431B87"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4183F1AB" w14:textId="3DECB977" w:rsidR="00882DF2" w:rsidRPr="00882DF2" w:rsidRDefault="00882DF2" w:rsidP="00882DF2">
      <w:pPr>
        <w:spacing w:after="0" w:line="240" w:lineRule="auto"/>
        <w:jc w:val="both"/>
        <w:outlineLvl w:val="0"/>
        <w:rPr>
          <w:rFonts w:ascii="Times New Roman" w:hAnsi="Times New Roman" w:cs="Times New Roman"/>
          <w:sz w:val="24"/>
          <w:szCs w:val="24"/>
        </w:rPr>
      </w:pPr>
      <w:r w:rsidRPr="00882DF2">
        <w:rPr>
          <w:rFonts w:ascii="Times New Roman" w:hAnsi="Times New Roman" w:cs="Times New Roman"/>
          <w:sz w:val="24"/>
          <w:szCs w:val="24"/>
        </w:rPr>
        <w:t>Combination antiretroviral therapy (</w:t>
      </w:r>
      <w:proofErr w:type="spellStart"/>
      <w:r w:rsidRPr="00882DF2">
        <w:rPr>
          <w:rFonts w:ascii="Times New Roman" w:hAnsi="Times New Roman" w:cs="Times New Roman"/>
          <w:sz w:val="24"/>
          <w:szCs w:val="24"/>
        </w:rPr>
        <w:t>cART</w:t>
      </w:r>
      <w:proofErr w:type="spellEnd"/>
      <w:r w:rsidRPr="00882DF2">
        <w:rPr>
          <w:rFonts w:ascii="Times New Roman" w:hAnsi="Times New Roman" w:cs="Times New Roman"/>
          <w:sz w:val="24"/>
          <w:szCs w:val="24"/>
        </w:rPr>
        <w:t>) is the recommended treatment for HIV in pregnancy and the prevention of mother to child transmission</w:t>
      </w:r>
      <w:r w:rsidR="00DD53A9">
        <w:rPr>
          <w:rFonts w:ascii="Times New Roman" w:hAnsi="Times New Roman" w:cs="Times New Roman"/>
          <w:sz w:val="24"/>
          <w:szCs w:val="24"/>
        </w:rPr>
        <w:t xml:space="preserve"> </w:t>
      </w:r>
      <w:r w:rsidR="00654A08">
        <w:rPr>
          <w:rFonts w:ascii="Times New Roman" w:hAnsi="Times New Roman" w:cs="Times New Roman"/>
          <w:sz w:val="24"/>
          <w:szCs w:val="24"/>
        </w:rPr>
        <w:fldChar w:fldCharType="begin" w:fldLock="1"/>
      </w:r>
      <w:r w:rsidR="00654A08">
        <w:rPr>
          <w:rFonts w:ascii="Times New Roman" w:hAnsi="Times New Roman" w:cs="Times New Roman"/>
          <w:sz w:val="24"/>
          <w:szCs w:val="24"/>
        </w:rPr>
        <w:instrText>ADDIN CSL_CITATION { "citationItems" : [ { "id" : "ITEM-1", "itemData" : { "DOI" : "10.2165/00003088-200544100-00001", "ISBN" : "0312-5963 (Print)\\n0312-5963 (Linking)", "ISSN" : "0312-5963", "PMID" : "16176115", "abstract" : "Observational studies have documented that women take a variety of medications during pregnancy. It is well known that pregnancy can induce changes in the plasma concentrations of some drugs. The use of mechanistic-based approaches to drug interactions has significantly increased our ability to predict clinically significant drug interactions and improve clinical care. This same method can also be used to improve our understanding regarding the effect of pregnancy on pharmacokinetics of drugs. Limited studies suggest bioavailability of drugs is not altered during pregnancy. Increased plasma volume and protein binding changes can alter the apparent volume of distribution (Vd) of drugs. Through changes in Vd and clearance, pregnancy can cause increases or decreases in the terminal elimination half-life of drugs. Depending on whether a drug is excreted unchanged by the kidneys or which metabolic isoenzyme is involved in the metabolism of a drug can determine whether or not a change in dosage is needed during pregnancy. The renal excretion of unchanged drugs is increased during pregnancy. The metabolism of drugs catalysed by select cytochrome P450 (CYP) isoenzymes (i.e. CYP3A4, CYP2D6 and CYP2C9) and uridine diphosphate glucuronosyltransferase (UGT) isoenzymes (i.e. UGT1A4 and UGT2B7) are increased during pregnancy. Dosages of drugs predominantly metabolised by these isoenzymes or excreted by the kidneys unchanged may need to be increased during pregnancy in order to avoid loss of efficacy. In contrast, CYP1A2 and CYP2C19 activity is decreased during pregnancy, suggesting that dosage reductions may be needed to minimise potential toxicity of their substrates. There are limitations to the available data. This analysis is based primarily on observational studies, many including small numbers of women. For some isoenzymes, the effect of pregnancy on only one drug has been evaluated. The full-time course of pharmacokinetic changes during pregnancy is often not studied. The effect of pregnancy on transport proteins is unknown. Drugs eliminated by non-CYP or non-UGT pathways or multiple pathways will need to be evaluated individually. In conclusion, by evaluating the pharmacokinetic data of a variety of drugs during pregnancy and using a mechanistic-based approach, we can start to predict the effect of pregnancy for a large number of clinically used drugs. However, because of the limitations, more clinical, evidence-based studies are needed to fully elucidate the\u2026", "author" : [ { "dropping-particle" : "", "family" : "Anderson", "given" : "Gail D", "non-dropping-particle" : "", "parse-names" : false, "suffix" : "" } ], "container-title" : "Clinical Pharmacokinetics", "id" : "ITEM-1", "issue" : "10", "issued" : { "date-parts" : [ [ "2005" ] ] }, "page" : "989-1008", "title" : "Pregnancy-Induced Changes in Pharmacokinetics", "type" : "article-journal", "volume" : "44" }, "uris" : [ "http://www.mendeley.com/documents/?uuid=b097c13f-f335-375c-bb63-ddf46a6e1eab" ] }, { "id" : "ITEM-2", "itemData" : { "DOI" : "10.1007/s40265-013-0017-3", "ISBN" : "0012-6667 (Print)\\r0012-6667 (Linking)", "ISSN" : "00126667", "PMID" : "23404092", "abstract" : "The impact of antiretroviral therapy (ART) on the natural history of HIV-1 infection has resulted in dramatic reductions in disease-associated morbidity and mortality. Additionally, the epidemiology of HIV-1 infection worldwide is changing, as women now represent a substantial proportion of infected adults. As more highly effective and tolerable antiretroviral regimens become available, and as the prevention of mother-to-child transmission becomes an attainable goal in the management of HIV-infected individuals, more and more HIV-positive women are choosing to become pregnant and have children. Consequently, it is important to consider the efficacy and safety of antiretroviral agents in pregnancy. Protease inhibitors are a common class of medication used in the treatment of HIV-1 infection and are increasingly being used in pregnancy. However, several studies have raised concerns regarding pharmacokinetic alterations in pregnancy, particularly in the third trimester, which results in suboptimal drug concentrations and a theoretically higher risk of virologic failure and perinatal transmission. Drug level reductions have been observed with each individual protease inhibitor and dose adjustments in pregnancy are suggested for certain agents. Furthermore, studies have also raised concerns regarding the safety of protease inhibitors in pregnancy, particularly as they may increase the risk of pre-term birth and metabolic disturbances. Overall, protease inhibitors are safe and effective for the treatment of HIV-infected pregnant women. Specifically, ritonavir-boosted lopinavir- and atazanavir-based regimens are preferred in pregnancy, while ritonavir-boosted darunavir- and saquinavir-based therapies are reasonable alternatives. This paper reviews the use of protease inhibitors in pregnancy, focusing on pharmacokinetic and safety considerations, and outlines the recommendations for use of this class of medication in the HIV-1-infected pregnant woman.", "author" : [ { "dropping-particle" : "", "family" : "Andany", "given" : "Nisha", "non-dropping-particle" : "", "parse-names" : false, "suffix" : "" }, { "dropping-particle" : "", "family" : "Loutfy", "given" : "Mona R.", "non-dropping-particle" : "", "parse-names" : false, "suffix" : "" } ], "container-title" : "Drugs", "id" : "ITEM-2", "issue" : "3", "issued" : { "date-parts" : [ [ "2013", "3", "13" ] ] }, "page" : "229-247", "title" : "HIV protease inhibitors in pregnancy: Pharmacology and clinical use", "type" : "article-journal", "volume" : "73" }, "uris" : [ "http://www.mendeley.com/documents/?uuid=339aae81-7f45-3ec5-871b-97a9e201a6c0" ] } ], "mendeley" : { "formattedCitation" : "(1,2)", "plainTextFormattedCitation" : "(1,2)", "previouslyFormattedCitation" : "(1,2)" }, "properties" : {  }, "schema" : "https://github.com/citation-style-language/schema/raw/master/csl-citation.json" }</w:instrText>
      </w:r>
      <w:r w:rsidR="00654A08">
        <w:rPr>
          <w:rFonts w:ascii="Times New Roman" w:hAnsi="Times New Roman" w:cs="Times New Roman"/>
          <w:sz w:val="24"/>
          <w:szCs w:val="24"/>
        </w:rPr>
        <w:fldChar w:fldCharType="separate"/>
      </w:r>
      <w:r w:rsidR="00654A08" w:rsidRPr="00654A08">
        <w:rPr>
          <w:rFonts w:ascii="Times New Roman" w:hAnsi="Times New Roman" w:cs="Times New Roman"/>
          <w:noProof/>
          <w:sz w:val="24"/>
          <w:szCs w:val="24"/>
        </w:rPr>
        <w:t>(1,2)</w:t>
      </w:r>
      <w:r w:rsidR="00654A08">
        <w:rPr>
          <w:rFonts w:ascii="Times New Roman" w:hAnsi="Times New Roman" w:cs="Times New Roman"/>
          <w:sz w:val="24"/>
          <w:szCs w:val="24"/>
        </w:rPr>
        <w:fldChar w:fldCharType="end"/>
      </w:r>
      <w:r w:rsidRPr="00882DF2">
        <w:rPr>
          <w:rFonts w:ascii="Times New Roman" w:hAnsi="Times New Roman" w:cs="Times New Roman"/>
          <w:sz w:val="24"/>
          <w:szCs w:val="24"/>
        </w:rPr>
        <w:t>.</w:t>
      </w:r>
      <w:r>
        <w:rPr>
          <w:rFonts w:ascii="Times New Roman" w:hAnsi="Times New Roman" w:cs="Times New Roman"/>
          <w:sz w:val="24"/>
          <w:szCs w:val="24"/>
        </w:rPr>
        <w:t xml:space="preserve"> </w:t>
      </w:r>
    </w:p>
    <w:p w14:paraId="7DDB0F0D" w14:textId="77777777" w:rsidR="00882DF2" w:rsidRPr="00882DF2" w:rsidRDefault="00882DF2" w:rsidP="00882DF2">
      <w:pPr>
        <w:spacing w:after="0" w:line="240" w:lineRule="auto"/>
        <w:jc w:val="both"/>
        <w:outlineLvl w:val="0"/>
        <w:rPr>
          <w:rFonts w:ascii="Times New Roman" w:hAnsi="Times New Roman" w:cs="Times New Roman"/>
          <w:sz w:val="20"/>
          <w:szCs w:val="24"/>
        </w:rPr>
      </w:pPr>
    </w:p>
    <w:p w14:paraId="57DD4F12" w14:textId="2CB443C9" w:rsidR="00882DF2" w:rsidRPr="00882DF2" w:rsidRDefault="00882DF2" w:rsidP="00882DF2">
      <w:pPr>
        <w:spacing w:after="0" w:line="240" w:lineRule="auto"/>
        <w:jc w:val="both"/>
        <w:outlineLvl w:val="0"/>
        <w:rPr>
          <w:rFonts w:ascii="Times New Roman" w:hAnsi="Times New Roman" w:cs="Times New Roman"/>
          <w:sz w:val="24"/>
          <w:szCs w:val="24"/>
        </w:rPr>
      </w:pPr>
      <w:r w:rsidRPr="00882DF2">
        <w:rPr>
          <w:rFonts w:ascii="Times New Roman" w:hAnsi="Times New Roman" w:cs="Times New Roman"/>
          <w:sz w:val="24"/>
          <w:szCs w:val="24"/>
        </w:rPr>
        <w:t>Pregnancy is a state associated with significant alteration to drug absorption, distribution, metabolism and elimination, which can affect the efficacy of antiretroviral therapy for both mother and child</w:t>
      </w:r>
      <w:r w:rsidR="00654A08">
        <w:rPr>
          <w:rFonts w:ascii="Times New Roman" w:hAnsi="Times New Roman" w:cs="Times New Roman"/>
          <w:sz w:val="24"/>
          <w:szCs w:val="24"/>
        </w:rPr>
        <w:t xml:space="preserve"> </w:t>
      </w:r>
      <w:r w:rsidR="00654A08">
        <w:rPr>
          <w:rFonts w:ascii="Times New Roman" w:hAnsi="Times New Roman" w:cs="Times New Roman"/>
          <w:sz w:val="24"/>
          <w:szCs w:val="24"/>
        </w:rPr>
        <w:fldChar w:fldCharType="begin" w:fldLock="1"/>
      </w:r>
      <w:r w:rsidR="00654A08">
        <w:rPr>
          <w:rFonts w:ascii="Times New Roman" w:hAnsi="Times New Roman" w:cs="Times New Roman"/>
          <w:sz w:val="24"/>
          <w:szCs w:val="24"/>
        </w:rPr>
        <w:instrText>ADDIN CSL_CITATION { "citationItems" : [ { "id" : "ITEM-1", "itemData" : { "DOI" : "10.2165/00003088-200544100-00001", "ISBN" : "0312-5963 (Print)\\n0312-5963 (Linking)", "ISSN" : "0312-5963", "PMID" : "16176115", "abstract" : "Observational studies have documented that women take a variety of medications during pregnancy. It is well known that pregnancy can induce changes in the plasma concentrations of some drugs. The use of mechanistic-based approaches to drug interactions has significantly increased our ability to predict clinically significant drug interactions and improve clinical care. This same method can also be used to improve our understanding regarding the effect of pregnancy on pharmacokinetics of drugs. Limited studies suggest bioavailability of drugs is not altered during pregnancy. Increased plasma volume and protein binding changes can alter the apparent volume of distribution (Vd) of drugs. Through changes in Vd and clearance, pregnancy can cause increases or decreases in the terminal elimination half-life of drugs. Depending on whether a drug is excreted unchanged by the kidneys or which metabolic isoenzyme is involved in the metabolism of a drug can determine whether or not a change in dosage is needed during pregnancy. The renal excretion of unchanged drugs is increased during pregnancy. The metabolism of drugs catalysed by select cytochrome P450 (CYP) isoenzymes (i.e. CYP3A4, CYP2D6 and CYP2C9) and uridine diphosphate glucuronosyltransferase (UGT) isoenzymes (i.e. UGT1A4 and UGT2B7) are increased during pregnancy. Dosages of drugs predominantly metabolised by these isoenzymes or excreted by the kidneys unchanged may need to be increased during pregnancy in order to avoid loss of efficacy. In contrast, CYP1A2 and CYP2C19 activity is decreased during pregnancy, suggesting that dosage reductions may be needed to minimise potential toxicity of their substrates. There are limitations to the available data. This analysis is based primarily on observational studies, many including small numbers of women. For some isoenzymes, the effect of pregnancy on only one drug has been evaluated. The full-time course of pharmacokinetic changes during pregnancy is often not studied. The effect of pregnancy on transport proteins is unknown. Drugs eliminated by non-CYP or non-UGT pathways or multiple pathways will need to be evaluated individually. In conclusion, by evaluating the pharmacokinetic data of a variety of drugs during pregnancy and using a mechanistic-based approach, we can start to predict the effect of pregnancy for a large number of clinically used drugs. However, because of the limitations, more clinical, evidence-based studies are needed to fully elucidate the\u2026", "author" : [ { "dropping-particle" : "", "family" : "Anderson", "given" : "Gail D", "non-dropping-particle" : "", "parse-names" : false, "suffix" : "" } ], "container-title" : "Clinical Pharmacokinetics", "id" : "ITEM-1", "issue" : "10", "issued" : { "date-parts" : [ [ "2005" ] ] }, "page" : "989-1008", "title" : "Pregnancy-Induced Changes in Pharmacokinetics", "type" : "article-journal", "volume" : "44" }, "uris" : [ "http://www.mendeley.com/documents/?uuid=b097c13f-f335-375c-bb63-ddf46a6e1eab" ] }, { "id" : "ITEM-2", "itemData" : { "DOI" : "10.1007/s40265-013-0017-3", "ISBN" : "0012-6667 (Print)\\r0012-6667 (Linking)", "ISSN" : "00126667", "PMID" : "23404092", "abstract" : "The impact of antiretroviral therapy (ART) on the natural history of HIV-1 infection has resulted in dramatic reductions in disease-associated morbidity and mortality. Additionally, the epidemiology of HIV-1 infection worldwide is changing, as women now represent a substantial proportion of infected adults. As more highly effective and tolerable antiretroviral regimens become available, and as the prevention of mother-to-child transmission becomes an attainable goal in the management of HIV-infected individuals, more and more HIV-positive women are choosing to become pregnant and have children. Consequently, it is important to consider the efficacy and safety of antiretroviral agents in pregnancy. Protease inhibitors are a common class of medication used in the treatment of HIV-1 infection and are increasingly being used in pregnancy. However, several studies have raised concerns regarding pharmacokinetic alterations in pregnancy, particularly in the third trimester, which results in suboptimal drug concentrations and a theoretically higher risk of virologic failure and perinatal transmission. Drug level reductions have been observed with each individual protease inhibitor and dose adjustments in pregnancy are suggested for certain agents. Furthermore, studies have also raised concerns regarding the safety of protease inhibitors in pregnancy, particularly as they may increase the risk of pre-term birth and metabolic disturbances. Overall, protease inhibitors are safe and effective for the treatment of HIV-infected pregnant women. Specifically, ritonavir-boosted lopinavir- and atazanavir-based regimens are preferred in pregnancy, while ritonavir-boosted darunavir- and saquinavir-based therapies are reasonable alternatives. This paper reviews the use of protease inhibitors in pregnancy, focusing on pharmacokinetic and safety considerations, and outlines the recommendations for use of this class of medication in the HIV-1-infected pregnant woman.", "author" : [ { "dropping-particle" : "", "family" : "Andany", "given" : "Nisha", "non-dropping-particle" : "", "parse-names" : false, "suffix" : "" }, { "dropping-particle" : "", "family" : "Loutfy", "given" : "Mona R.", "non-dropping-particle" : "", "parse-names" : false, "suffix" : "" } ], "container-title" : "Drugs", "id" : "ITEM-2", "issue" : "3", "issued" : { "date-parts" : [ [ "2013", "3", "13" ] ] }, "page" : "229-247", "title" : "HIV protease inhibitors in pregnancy: Pharmacology and clinical use", "type" : "article-journal", "volume" : "73" }, "uris" : [ "http://www.mendeley.com/documents/?uuid=339aae81-7f45-3ec5-871b-97a9e201a6c0" ] } ], "mendeley" : { "formattedCitation" : "(1,2)", "plainTextFormattedCitation" : "(1,2)", "previouslyFormattedCitation" : "(1,2)" }, "properties" : {  }, "schema" : "https://github.com/citation-style-language/schema/raw/master/csl-citation.json" }</w:instrText>
      </w:r>
      <w:r w:rsidR="00654A08">
        <w:rPr>
          <w:rFonts w:ascii="Times New Roman" w:hAnsi="Times New Roman" w:cs="Times New Roman"/>
          <w:sz w:val="24"/>
          <w:szCs w:val="24"/>
        </w:rPr>
        <w:fldChar w:fldCharType="separate"/>
      </w:r>
      <w:r w:rsidR="00654A08" w:rsidRPr="00654A08">
        <w:rPr>
          <w:rFonts w:ascii="Times New Roman" w:hAnsi="Times New Roman" w:cs="Times New Roman"/>
          <w:noProof/>
          <w:sz w:val="24"/>
          <w:szCs w:val="24"/>
        </w:rPr>
        <w:t>(1,2)</w:t>
      </w:r>
      <w:r w:rsidR="00654A08">
        <w:rPr>
          <w:rFonts w:ascii="Times New Roman" w:hAnsi="Times New Roman" w:cs="Times New Roman"/>
          <w:sz w:val="24"/>
          <w:szCs w:val="24"/>
        </w:rPr>
        <w:fldChar w:fldCharType="end"/>
      </w:r>
      <w:r w:rsidRPr="00882DF2">
        <w:rPr>
          <w:rFonts w:ascii="Times New Roman" w:hAnsi="Times New Roman" w:cs="Times New Roman"/>
          <w:sz w:val="24"/>
          <w:szCs w:val="24"/>
        </w:rPr>
        <w:t>.</w:t>
      </w:r>
      <w:r w:rsidR="00654A08">
        <w:rPr>
          <w:rFonts w:ascii="Times New Roman" w:hAnsi="Times New Roman" w:cs="Times New Roman"/>
          <w:sz w:val="24"/>
          <w:szCs w:val="24"/>
        </w:rPr>
        <w:t xml:space="preserve"> </w:t>
      </w:r>
      <w:r w:rsidRPr="00882DF2">
        <w:rPr>
          <w:rFonts w:ascii="Times New Roman" w:hAnsi="Times New Roman" w:cs="Times New Roman"/>
          <w:sz w:val="24"/>
          <w:szCs w:val="24"/>
        </w:rPr>
        <w:t>Hence the study of the pharmacokinetics of antiretroviral therapy is vital if optimal plasma concentration of antiretroviral drugs in pregnancy and the minimising of risk of vertical transmission of HIV is to be achieved.</w:t>
      </w:r>
    </w:p>
    <w:p w14:paraId="602F4E5D"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11DE240C" w14:textId="7681875B" w:rsidR="00882DF2" w:rsidRPr="00882DF2" w:rsidRDefault="00882DF2" w:rsidP="00882DF2">
      <w:pPr>
        <w:spacing w:after="0" w:line="240" w:lineRule="auto"/>
        <w:jc w:val="both"/>
        <w:outlineLvl w:val="0"/>
        <w:rPr>
          <w:rFonts w:ascii="Times New Roman" w:hAnsi="Times New Roman" w:cs="Times New Roman"/>
          <w:sz w:val="24"/>
          <w:szCs w:val="24"/>
        </w:rPr>
      </w:pPr>
      <w:r w:rsidRPr="00882DF2">
        <w:rPr>
          <w:rFonts w:ascii="Times New Roman" w:hAnsi="Times New Roman" w:cs="Times New Roman"/>
          <w:sz w:val="24"/>
          <w:szCs w:val="24"/>
        </w:rPr>
        <w:t>Darunavir (DRV) is the second generation of the protease inhibitor class of anti-</w:t>
      </w:r>
      <w:proofErr w:type="spellStart"/>
      <w:r w:rsidRPr="00882DF2">
        <w:rPr>
          <w:rFonts w:ascii="Times New Roman" w:hAnsi="Times New Roman" w:cs="Times New Roman"/>
          <w:sz w:val="24"/>
          <w:szCs w:val="24"/>
        </w:rPr>
        <w:t>retrovirals</w:t>
      </w:r>
      <w:proofErr w:type="spellEnd"/>
      <w:r w:rsidRPr="00882DF2">
        <w:rPr>
          <w:rFonts w:ascii="Times New Roman" w:hAnsi="Times New Roman" w:cs="Times New Roman"/>
          <w:sz w:val="24"/>
          <w:szCs w:val="24"/>
        </w:rPr>
        <w:t xml:space="preserve"> which act by inhibiting HIV-1 protease, which catalyses the formation of an infective HIV virion</w:t>
      </w:r>
      <w:r w:rsidR="00014CD5">
        <w:rPr>
          <w:rFonts w:ascii="Times New Roman" w:hAnsi="Times New Roman" w:cs="Times New Roman"/>
          <w:sz w:val="24"/>
          <w:szCs w:val="24"/>
        </w:rPr>
        <w:t xml:space="preserve"> </w:t>
      </w:r>
      <w:r w:rsidR="00014CD5">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DOI" : "10.1073/pnas.85.13.4686", "ISBN" : "0027-8424", "ISSN" : "0027-8424", "PMID" : "3290901", "abstract" : "Retroviral proteins are synthesized as polyprotein precursors that undergo proteolytic cleavages to yield the mature viral proteins. The role of the human immunodeficiency virus (HIV) protease in the viral replication cycle was examined by use of a site-directed mutation in the protease gene. The HIV protease gene product was expressed in Escherichia coli and observed to cleave HIV gag p55 to gag p24 and gag p17 in vitro. Substitution of aspartic acid residue 25 (Asp-25) of this protein with an asparagine residue did not affect the expression of the protein, but it eliminated detectable in vitro proteolytic activity against HIV gag p55. A mutant HIV provirus was constructed that contained the Asn-25 mutation within the protease gene. SW480 human colon carcinoma cells transfected with the Asn-25 mutant proviral DNA produced virions that contained gag p55 but not gag p24, whereas virions from cells transfected with the wild-type DNA contained both gag p55 and gag p24. The mutant virions were not able to infect MT-4 lymphoid cells. In contrast, these cells were highly sensitive to infection by the wild-type virions. These results demonstrate that the HIV protease is an essential viral enzyme and, consequently, an attractive target for anti-HIV drugs.", "author" : [ { "dropping-particle" : "", "family" : "Kohl", "given" : "Nancy E", "non-dropping-particle" : "", "parse-names" : false, "suffix" : "" }, { "dropping-particle" : "", "family" : "Emini", "given" : "Emilio A", "non-dropping-particle" : "", "parse-names" : false, "suffix" : "" }, { "dropping-particle" : "", "family" : "Schleif", "given" : "William A", "non-dropping-particle" : "", "parse-names" : false, "suffix" : "" }, { "dropping-particle" : "", "family" : "Davis", "given" : "Lenora J", "non-dropping-particle" : "", "parse-names" : false, "suffix" : "" }, { "dropping-particle" : "", "family" : "Heimbach", "given" : "Jill C", "non-dropping-particle" : "", "parse-names" : false, "suffix" : "" }, { "dropping-particle" : "", "family" : "Dixon", "given" : "Richad A F", "non-dropping-particle" : "", "parse-names" : false, "suffix" : "" }, { "dropping-particle" : "", "family" : "Scolnick", "given" : "Edward M", "non-dropping-particle" : "", "parse-names" : false, "suffix" : "" }, { "dropping-particle" : "", "family" : "Sigal", "given" : "Iiving S", "non-dropping-particle" : "", "parse-names" : false, "suffix" : "" } ], "container-title" : "Proceedings of the National Academy of Sciences", "id" : "ITEM-1", "issue" : "13", "issued" : { "date-parts" : [ [ "1988", "7" ] ] }, "page" : "4686-4690", "publisher" : "National Academy of Sciences", "title" : "Active human immunodeficiency virus protease is required for viral infectivity", "type" : "article", "volume" : "85" }, "uris" : [ "http://www.mendeley.com/documents/?uuid=a75cc9e1-0be2-3982-bde8-f343f0afca0d" ] } ], "mendeley" : { "formattedCitation" : "(3)", "plainTextFormattedCitation" : "(3)", "previouslyFormattedCitation" : "(3)" }, "properties" : {  }, "schema" : "https://github.com/citation-style-language/schema/raw/master/csl-citation.json" }</w:instrText>
      </w:r>
      <w:r w:rsidR="00014CD5">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3)</w:t>
      </w:r>
      <w:r w:rsidR="00014CD5">
        <w:rPr>
          <w:rFonts w:ascii="Times New Roman" w:hAnsi="Times New Roman" w:cs="Times New Roman"/>
          <w:sz w:val="24"/>
          <w:szCs w:val="24"/>
        </w:rPr>
        <w:fldChar w:fldCharType="end"/>
      </w:r>
      <w:r w:rsidRPr="00882DF2">
        <w:rPr>
          <w:rFonts w:ascii="Times New Roman" w:hAnsi="Times New Roman" w:cs="Times New Roman"/>
          <w:sz w:val="24"/>
          <w:szCs w:val="24"/>
        </w:rPr>
        <w:t>. It was first approved by the FDA on 23</w:t>
      </w:r>
      <w:r w:rsidRPr="00882DF2">
        <w:rPr>
          <w:rFonts w:ascii="Times New Roman" w:hAnsi="Times New Roman" w:cs="Times New Roman"/>
          <w:sz w:val="24"/>
          <w:szCs w:val="24"/>
          <w:vertAlign w:val="superscript"/>
        </w:rPr>
        <w:t>rd</w:t>
      </w:r>
      <w:r w:rsidRPr="00882DF2">
        <w:rPr>
          <w:rFonts w:ascii="Times New Roman" w:hAnsi="Times New Roman" w:cs="Times New Roman"/>
          <w:sz w:val="24"/>
          <w:szCs w:val="24"/>
        </w:rPr>
        <w:t xml:space="preserve"> June 2006</w:t>
      </w:r>
      <w:r w:rsidR="00014CD5">
        <w:rPr>
          <w:rFonts w:ascii="Times New Roman" w:hAnsi="Times New Roman" w:cs="Times New Roman"/>
          <w:sz w:val="24"/>
          <w:szCs w:val="24"/>
        </w:rPr>
        <w:t xml:space="preserve"> </w:t>
      </w:r>
      <w:r w:rsidR="00014CD5">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URL" : "http://wayback.archive-it.org/7993/20170113133025/http://www.fda.gov/NewsEvents/Newsroom/PressAnnouncements/2006/ucm108676.htm", "abstract" : "The Food and Drug Administration (FDA) today approved Prezista (darunavir), a new drug for adults whose infection with the human immunodeficiency virus (HIV) has not responded to treatment with other antiretroviral drugs.", "accessed" : { "date-parts" : [ [ "2018", "3", "23" ] ] }, "author" : [ { "dropping-particle" : "", "family" : "U.S. Food and Drug Administration (FDA)", "given" : "", "non-dropping-particle" : "", "parse-names" : false, "suffix" : "" } ], "id" : "ITEM-1", "issued" : { "date-parts" : [ [ "2006" ] ] }, "title" : "U.S. Food and Drug Administration Press Announcement \u2013 23 June, 2006. FDA Approves New HIV Treatment for Patients Who Do Not Respond to Existing Drugs", "type" : "webpage" }, "uris" : [ "http://www.mendeley.com/documents/?uuid=73b99f6e-b523-3f1a-aa12-40b1146c53ac" ] } ], "mendeley" : { "formattedCitation" : "(4)", "plainTextFormattedCitation" : "(4)", "previouslyFormattedCitation" : "(4)" }, "properties" : {  }, "schema" : "https://github.com/citation-style-language/schema/raw/master/csl-citation.json" }</w:instrText>
      </w:r>
      <w:r w:rsidR="00014CD5">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4)</w:t>
      </w:r>
      <w:r w:rsidR="00014CD5">
        <w:rPr>
          <w:rFonts w:ascii="Times New Roman" w:hAnsi="Times New Roman" w:cs="Times New Roman"/>
          <w:sz w:val="24"/>
          <w:szCs w:val="24"/>
        </w:rPr>
        <w:fldChar w:fldCharType="end"/>
      </w:r>
      <w:r w:rsidRPr="00882DF2">
        <w:rPr>
          <w:rFonts w:ascii="Times New Roman" w:hAnsi="Times New Roman" w:cs="Times New Roman"/>
          <w:sz w:val="24"/>
          <w:szCs w:val="24"/>
        </w:rPr>
        <w:t xml:space="preserve"> and first approved for treatment in pregnant women in June 2016</w:t>
      </w:r>
      <w:r w:rsidR="00654A08">
        <w:rPr>
          <w:rFonts w:ascii="Times New Roman" w:hAnsi="Times New Roman" w:cs="Times New Roman"/>
          <w:sz w:val="24"/>
          <w:szCs w:val="24"/>
        </w:rPr>
        <w:t xml:space="preserve"> </w:t>
      </w:r>
      <w:r w:rsidR="00654A08">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abstract" : "These highlights do not include all the information needed to use PREZISTA safely and effectively. See Full Prescribing Information for PREZISTA.", "author" : [ { "dropping-particle" : "", "family" : "Janssen Products LP", "given" : "", "non-dropping-particle" : "", "parse-names" : false, "suffix" : "" } ], "id" : "ITEM-1", "issued" : { "date-parts" : [ [ "2016" ] ] }, "title" : "FDA Label : PREZISTA- darunavir tablet, film coated; PREZISTA- darunavir suspension", "type" : "article" }, "uris" : [ "http://www.mendeley.com/documents/?uuid=b0e669c4-874a-3cb2-a2ab-11400a39fe39" ] } ], "mendeley" : { "formattedCitation" : "(5)", "plainTextFormattedCitation" : "(5)", "previouslyFormattedCitation" : "(5)" }, "properties" : {  }, "schema" : "https://github.com/citation-style-language/schema/raw/master/csl-citation.json" }</w:instrText>
      </w:r>
      <w:r w:rsidR="00654A08">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5)</w:t>
      </w:r>
      <w:r w:rsidR="00654A08">
        <w:rPr>
          <w:rFonts w:ascii="Times New Roman" w:hAnsi="Times New Roman" w:cs="Times New Roman"/>
          <w:sz w:val="24"/>
          <w:szCs w:val="24"/>
        </w:rPr>
        <w:fldChar w:fldCharType="end"/>
      </w:r>
      <w:r w:rsidRPr="00882DF2">
        <w:rPr>
          <w:rFonts w:ascii="Times New Roman" w:hAnsi="Times New Roman" w:cs="Times New Roman"/>
          <w:sz w:val="24"/>
          <w:szCs w:val="24"/>
        </w:rPr>
        <w:t xml:space="preserve">. </w:t>
      </w:r>
    </w:p>
    <w:p w14:paraId="1219A72B"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7D2EE90B" w14:textId="7CBEB413" w:rsidR="00882DF2" w:rsidRPr="00882DF2" w:rsidRDefault="00882DF2" w:rsidP="00882DF2">
      <w:pPr>
        <w:spacing w:after="0" w:line="240" w:lineRule="auto"/>
        <w:jc w:val="both"/>
        <w:outlineLvl w:val="0"/>
        <w:rPr>
          <w:rFonts w:ascii="Times New Roman" w:hAnsi="Times New Roman" w:cs="Times New Roman"/>
          <w:sz w:val="24"/>
          <w:szCs w:val="24"/>
        </w:rPr>
      </w:pPr>
      <w:r w:rsidRPr="00882DF2">
        <w:rPr>
          <w:rFonts w:ascii="Times New Roman" w:hAnsi="Times New Roman" w:cs="Times New Roman"/>
          <w:sz w:val="24"/>
          <w:szCs w:val="24"/>
        </w:rPr>
        <w:t xml:space="preserve">In June 2016, the FDA updated their product label info for DRV marketed under the trade name of </w:t>
      </w:r>
      <w:proofErr w:type="spellStart"/>
      <w:r w:rsidRPr="00882DF2">
        <w:rPr>
          <w:rFonts w:ascii="Times New Roman" w:hAnsi="Times New Roman" w:cs="Times New Roman"/>
          <w:sz w:val="24"/>
          <w:szCs w:val="24"/>
        </w:rPr>
        <w:t>Prezista</w:t>
      </w:r>
      <w:proofErr w:type="spellEnd"/>
      <w:r w:rsidRPr="00882DF2">
        <w:rPr>
          <w:rFonts w:ascii="Times New Roman" w:hAnsi="Times New Roman" w:cs="Times New Roman"/>
          <w:sz w:val="24"/>
          <w:szCs w:val="24"/>
        </w:rPr>
        <w:t>. Updated information included a dosage recommendation for pregnant women. Recommended dosage was DRV 600mg with ritonavir 100mg taken twice daily, with consideration for the dosage of DRV 800mg and ritonavir 100mg once daily in patients who already on such a dose prior to pregnancy, or in those patients in whom a twice daily dose may lead to non-compliance</w:t>
      </w:r>
      <w:r w:rsidR="00654A08">
        <w:rPr>
          <w:rFonts w:ascii="Times New Roman" w:hAnsi="Times New Roman" w:cs="Times New Roman"/>
          <w:sz w:val="24"/>
          <w:szCs w:val="24"/>
        </w:rPr>
        <w:t xml:space="preserve"> </w:t>
      </w:r>
      <w:r w:rsidR="00654A08">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author" : [ { "dropping-particle" : "", "family" : "Panel on Treatment of Pregnant Women with HIV Infection and Prevention of Perinatal Transmission", "given" : "", "non-dropping-particle" : "", "parse-names" : false, "suffix" : "" } ], "id" : "ITEM-1", "issued" : { "date-parts" : [ [ "2017" ] ] }, "title" : "Recommendations for the Use of Antiretroviral Drugs in Pregnant Women with HIV Infection and Interventions to Reduce Perinatal HIV Transmission in the United States", "type" : "report" }, "uris" : [ "http://www.mendeley.com/documents/?uuid=97e2abf9-7879-357c-96ad-e7c3a19c33a6" ] } ], "mendeley" : { "formattedCitation" : "(6)", "plainTextFormattedCitation" : "(6)", "previouslyFormattedCitation" : "(6)" }, "properties" : {  }, "schema" : "https://github.com/citation-style-language/schema/raw/master/csl-citation.json" }</w:instrText>
      </w:r>
      <w:r w:rsidR="00654A08">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6)</w:t>
      </w:r>
      <w:r w:rsidR="00654A08">
        <w:rPr>
          <w:rFonts w:ascii="Times New Roman" w:hAnsi="Times New Roman" w:cs="Times New Roman"/>
          <w:sz w:val="24"/>
          <w:szCs w:val="24"/>
        </w:rPr>
        <w:fldChar w:fldCharType="end"/>
      </w:r>
      <w:r w:rsidRPr="00882DF2">
        <w:rPr>
          <w:rFonts w:ascii="Times New Roman" w:hAnsi="Times New Roman" w:cs="Times New Roman"/>
          <w:sz w:val="24"/>
          <w:szCs w:val="24"/>
        </w:rPr>
        <w:t>.</w:t>
      </w:r>
      <w:r w:rsidRPr="00882DF2">
        <w:rPr>
          <w:rFonts w:ascii="Times New Roman" w:hAnsi="Times New Roman" w:cs="Times New Roman"/>
          <w:sz w:val="24"/>
          <w:szCs w:val="24"/>
          <w:vertAlign w:val="superscript"/>
        </w:rPr>
        <w:t xml:space="preserve"> </w:t>
      </w:r>
      <w:r w:rsidRPr="00882DF2">
        <w:rPr>
          <w:rFonts w:ascii="Times New Roman" w:hAnsi="Times New Roman" w:cs="Times New Roman"/>
          <w:sz w:val="24"/>
          <w:szCs w:val="24"/>
        </w:rPr>
        <w:t>The dosage of DRV/ritonavir (</w:t>
      </w:r>
      <w:r w:rsidRPr="00882DF2">
        <w:rPr>
          <w:rFonts w:ascii="Times New Roman" w:hAnsi="Times New Roman" w:cs="Times New Roman"/>
          <w:sz w:val="24"/>
          <w:szCs w:val="24"/>
          <w:lang w:val="en-US"/>
        </w:rPr>
        <w:t>DRV/r)</w:t>
      </w:r>
      <w:r w:rsidRPr="00882DF2">
        <w:rPr>
          <w:rFonts w:ascii="Times New Roman" w:hAnsi="Times New Roman" w:cs="Times New Roman"/>
          <w:sz w:val="24"/>
          <w:szCs w:val="24"/>
        </w:rPr>
        <w:t xml:space="preserve"> prescribed in this paper is in keeping with the latest FDA recommendations. </w:t>
      </w:r>
      <w:r w:rsidRPr="00882DF2">
        <w:rPr>
          <w:rFonts w:ascii="Times New Roman" w:hAnsi="Times New Roman" w:cs="Times New Roman"/>
          <w:sz w:val="24"/>
          <w:szCs w:val="24"/>
          <w:lang w:val="en-US"/>
        </w:rPr>
        <w:t>DRV/r</w:t>
      </w:r>
      <w:r w:rsidRPr="00882DF2" w:rsidDel="00353FA4">
        <w:rPr>
          <w:rFonts w:ascii="Times New Roman" w:hAnsi="Times New Roman" w:cs="Times New Roman"/>
          <w:sz w:val="24"/>
          <w:szCs w:val="24"/>
        </w:rPr>
        <w:t xml:space="preserve"> </w:t>
      </w:r>
      <w:r w:rsidRPr="00882DF2">
        <w:rPr>
          <w:rFonts w:ascii="Times New Roman" w:hAnsi="Times New Roman" w:cs="Times New Roman"/>
          <w:sz w:val="24"/>
          <w:szCs w:val="24"/>
        </w:rPr>
        <w:t>800mg/100mg has been demonstrated to be a viable treatment option in pregnant women</w:t>
      </w:r>
      <w:r w:rsidR="00654A08">
        <w:rPr>
          <w:rFonts w:ascii="Times New Roman" w:hAnsi="Times New Roman" w:cs="Times New Roman"/>
          <w:sz w:val="24"/>
          <w:szCs w:val="24"/>
        </w:rPr>
        <w:t xml:space="preserve"> </w:t>
      </w:r>
      <w:r w:rsidR="00654A08">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DOI" : "10.1111/hiv.12366", "ISBN" : "1464-2662", "ISSN" : "14681293", "PMID" : "27187894", "abstract" : "OBJECTIVES: HIV antiretroviral therapy during pregnancy is recommended to reduce the risk of mother-to-child transmission and for maternal care. Physiological changes during pregnancy can affect pharmacokinetics. The impact of pregnancy was evaluated for once-daily (qd) darunavir/ritonavir., METHODS: HIV-1-infected pregnant women on an antiretroviral regimen that includes darunavir were enrolled in the study and further treated with darunavir/ritonavir 800/100 mg qd. Plasma concentrations were assessed over 24 h during the second and third trimesters and postpartum using a validated high-performance liquid chromatography tandem mass spectrometry assay for total darunavir and ritonavir, and using (14) C-darunavir-fortified plasma for unbound darunavir. Pharmacokinetic parameters were derived using noncompartmental analysis. Safety and antiviral response were assessed at all visits., RESULTS: Data were available for 16 women. The area under the plasma concentration-time curve from 0 to 24 h (AUC24h ) for total darunavir was 34-35% lower during pregnancy vs. postpartum. Unbound darunavir AUC24h was 20-24% lower during pregnancy vs. postpartum. The minimum plasma concentration of total and unbound darunavir was 32-50% and 13-38% lower, respectively, during pregnancy vs. postpartum. The antiviral response (&lt;50 HIV-1 RNA copies/mL) was 59% at baseline and increased to 87-100% during the trial; the CD4 count increased over time. One serious adverse event (gestational diabetes) was judged as possibly related to study medication. All 16 infants born to women remaining in the study at delivery were HIV-1 negative (two were premature)., CONCLUSIONS: Total darunavir exposure decreased during pregnancy, but the decrease was less for unbound (active) darunavir. These changes are not considered clinically relevant. Darunavir/ritonavir 800/100 mg qd may therefore be a treatment option for HIV-1-infected pregnant women.Copyright \u00a92016 British HIV Association.", "author" : [ { "dropping-particle" : "", "family" : "Crauwels", "given" : "H. M.", "non-dropping-particle" : "", "parse-names" : false, "suffix" : "" }, { "dropping-particle" : "", "family" : "Kakuda", "given" : "T. N.", "non-dropping-particle" : "", "parse-names" : false, "suffix" : "" }, { "dropping-particle" : "", "family" : "Ryan", "given" : "B", "non-dropping-particle" : "", "parse-names" : false, "suffix" : "" }, { "dropping-particle" : "", "family" : "Zorrilla", "given" : "C", "non-dropping-particle" : "", "parse-names" : false, "suffix" : "" }, { "dropping-particle" : "", "family" : "Osiyemi", "given" : "O. O.", "non-dropping-particle" : "", "parse-names" : false, "suffix" : "" }, { "dropping-particle" : "", "family" : "Yasin", "given" : "S", "non-dropping-particle" : "", "parse-names" : false, "suffix" : "" }, { "dropping-particle" : "", "family" : "Brown", "given" : "K", "non-dropping-particle" : "", "parse-names" : false, "suffix" : "" }, { "dropping-particle" : "", "family" : "Verboven", "given" : "P", "non-dropping-particle" : "", "parse-names" : false, "suffix" : "" }, { "dropping-particle" : "", "family" : "Hillewaert", "given" : "V", "non-dropping-particle" : "", "parse-names" : false, "suffix" : "" }, { "dropping-particle" : "", "family" : "Baugh", "given" : "B", "non-dropping-particle" : "", "parse-names" : false, "suffix" : "" } ], "container-title" : "HIV Medicine", "id" : "ITEM-1", "issue" : "9", "issued" : { "date-parts" : [ [ "2016", "10" ] ] }, "page" : "643-652", "title" : "Pharmacokinetics of once-daily darunavir/ritonavir in HIV-1\u2013infected pregnant women", "type" : "article-journal", "volume" : "17" }, "uris" : [ "http://www.mendeley.com/documents/?uuid=e36069c9-5193-3b94-8337-9fee5625abb5" ] } ], "mendeley" : { "formattedCitation" : "(7)", "plainTextFormattedCitation" : "(7)", "previouslyFormattedCitation" : "(7)" }, "properties" : {  }, "schema" : "https://github.com/citation-style-language/schema/raw/master/csl-citation.json" }</w:instrText>
      </w:r>
      <w:r w:rsidR="00654A08">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7)</w:t>
      </w:r>
      <w:r w:rsidR="00654A08">
        <w:rPr>
          <w:rFonts w:ascii="Times New Roman" w:hAnsi="Times New Roman" w:cs="Times New Roman"/>
          <w:sz w:val="24"/>
          <w:szCs w:val="24"/>
        </w:rPr>
        <w:fldChar w:fldCharType="end"/>
      </w:r>
      <w:r w:rsidRPr="00882DF2">
        <w:rPr>
          <w:rFonts w:ascii="Times New Roman" w:hAnsi="Times New Roman" w:cs="Times New Roman"/>
          <w:sz w:val="24"/>
          <w:szCs w:val="24"/>
        </w:rPr>
        <w:t>.</w:t>
      </w:r>
      <w:r w:rsidRPr="00882DF2">
        <w:rPr>
          <w:rFonts w:ascii="Times New Roman" w:hAnsi="Times New Roman" w:cs="Times New Roman"/>
          <w:sz w:val="24"/>
          <w:szCs w:val="24"/>
          <w:vertAlign w:val="superscript"/>
        </w:rPr>
        <w:t xml:space="preserve"> </w:t>
      </w:r>
      <w:r w:rsidRPr="00882DF2">
        <w:rPr>
          <w:rFonts w:ascii="Times New Roman" w:hAnsi="Times New Roman" w:cs="Times New Roman"/>
          <w:sz w:val="24"/>
          <w:szCs w:val="24"/>
        </w:rPr>
        <w:t xml:space="preserve">Trials have demonstrated that there is statistically no significant difference in terms of changes of CD4 cell count when comparing </w:t>
      </w:r>
      <w:r w:rsidRPr="00882DF2">
        <w:rPr>
          <w:rFonts w:ascii="Times New Roman" w:hAnsi="Times New Roman" w:cs="Times New Roman"/>
          <w:sz w:val="24"/>
          <w:szCs w:val="24"/>
          <w:lang w:val="en-US"/>
        </w:rPr>
        <w:t>DRV/r</w:t>
      </w:r>
      <w:r w:rsidRPr="00882DF2" w:rsidDel="00353FA4">
        <w:rPr>
          <w:rFonts w:ascii="Times New Roman" w:hAnsi="Times New Roman" w:cs="Times New Roman"/>
          <w:sz w:val="24"/>
          <w:szCs w:val="24"/>
        </w:rPr>
        <w:t xml:space="preserve"> </w:t>
      </w:r>
      <w:r w:rsidRPr="00882DF2">
        <w:rPr>
          <w:rFonts w:ascii="Times New Roman" w:hAnsi="Times New Roman" w:cs="Times New Roman"/>
          <w:sz w:val="24"/>
          <w:szCs w:val="24"/>
        </w:rPr>
        <w:t xml:space="preserve">800/100 once daily and </w:t>
      </w:r>
      <w:r w:rsidRPr="00882DF2">
        <w:rPr>
          <w:rFonts w:ascii="Times New Roman" w:hAnsi="Times New Roman" w:cs="Times New Roman"/>
          <w:sz w:val="24"/>
          <w:szCs w:val="24"/>
          <w:lang w:val="en-US"/>
        </w:rPr>
        <w:t>DRV/r</w:t>
      </w:r>
      <w:r w:rsidRPr="00882DF2" w:rsidDel="00353FA4">
        <w:rPr>
          <w:rFonts w:ascii="Times New Roman" w:hAnsi="Times New Roman" w:cs="Times New Roman"/>
          <w:sz w:val="24"/>
          <w:szCs w:val="24"/>
        </w:rPr>
        <w:t xml:space="preserve"> </w:t>
      </w:r>
      <w:r w:rsidRPr="00882DF2">
        <w:rPr>
          <w:rFonts w:ascii="Times New Roman" w:hAnsi="Times New Roman" w:cs="Times New Roman"/>
          <w:sz w:val="24"/>
          <w:szCs w:val="24"/>
        </w:rPr>
        <w:t>600/100mg twice daily in the general adult population</w:t>
      </w:r>
      <w:r w:rsidR="00654A08">
        <w:rPr>
          <w:rFonts w:ascii="Times New Roman" w:hAnsi="Times New Roman" w:cs="Times New Roman"/>
          <w:sz w:val="24"/>
          <w:szCs w:val="24"/>
        </w:rPr>
        <w:t xml:space="preserve"> </w:t>
      </w:r>
      <w:r w:rsidR="00654A08">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DOI" : "10.1093/jac/dku193", "ISSN" : "14602091", "PMID" : "24951533", "abstract" : "The ability to dose antiretroviral agents once daily simplifies the often complex therapeutic regimens required for the successful treatment of HIV infection. Thus, once-daily dosing can lead to improved patient adherence to medication and, consequently, sustained virological suppression and reduction in the risk of emergence of drug resistance. Several trials have evaluated once-daily darunavir/ritonavir in combination with other antiretrovirals (ARTEMIS and ODIN trials) or as monotherapy (MONET, MONOI and PROTEA trials) in HIV-1-infected adults. Data from ARTEMIS and ODIN demonstrate non-inferiority of once-daily darunavir/ritonavir against a comparator and, together with pharmacokinetic data, have established the suitability of once-daily darunavir/ritonavir for treatment-naive and treatment-experienced patients with no darunavir resistance-associated mutations. The findings of ARTEMIS and ODIN have led to recent updates to treatment guidelines, whereby once-daily darunavir/ritonavir, given with other antiretrovirals, is now a preferred treatment option for antiretroviral-naive adult patients and a simplified treatment option for antiretroviral-experienced adults who have no darunavir resistance-associated mutations. Once-daily dosing with darunavir/ritonavir is an option for treatment-naive and for treatment-experienced paediatric patients with no darunavir resistance-associated mutations based on the findings of the DIONE trial and ARIEL substudy. This article reviews the pharmacokinetics, efficacy, safety and tolerability of once-daily boosted darunavir. The feasibility of darunavir/ritonavir monotherapy as a treatment approach for some patients is also discussed. Finally, data on a fixed-dose combination of 800/150 mg of darunavir/cobicistat once daily are presented, showing comparable darunavir bioavailability to that obtained with 800/100 mg of darunavir/ritonavir once daily.", "author" : [ { "dropping-particle" : "", "family" : "Kakuda", "given" : "Thomas N.", "non-dropping-particle" : "", "parse-names" : false, "suffix" : "" }, { "dropping-particle" : "", "family" : "Brochot", "given" : "Anne", "non-dropping-particle" : "", "parse-names" : false, "suffix" : "" }, { "dropping-particle" : "", "family" : "Tomaka", "given" : "Frank L.", "non-dropping-particle" : "", "parse-names" : false, "suffix" : "" }, { "dropping-particle" : "", "family" : "Vangeneugden", "given" : "Tony", "non-dropping-particle" : "", "parse-names" : false, "suffix" : "" }, { "dropping-particle" : "Van", "family" : "Casteele", "given" : "Tom", "non-dropping-particle" : "De", "parse-names" : false, "suffix" : "" }, { "dropping-particle" : "", "family" : "Hoetelmans", "given" : "Richard M.W.", "non-dropping-particle" : "", "parse-names" : false, "suffix" : "" } ], "container-title" : "Journal of Antimicrobial Chemotherapy", "id" : "ITEM-1", "issue" : "10", "issued" : { "date-parts" : [ [ "2014", "10", "1" ] ] }, "page" : "2591-2605", "title" : "Pharmacokinetics and pharmacodynamics of boosted once-daily darunavir", "type" : "article-journal", "volume" : "69" }, "uris" : [ "http://www.mendeley.com/documents/?uuid=1a3cdde7-2d07-36ce-86ac-bc2404910b8d" ] } ], "mendeley" : { "formattedCitation" : "(8)", "plainTextFormattedCitation" : "(8)", "previouslyFormattedCitation" : "(8)" }, "properties" : {  }, "schema" : "https://github.com/citation-style-language/schema/raw/master/csl-citation.json" }</w:instrText>
      </w:r>
      <w:r w:rsidR="00654A08">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8)</w:t>
      </w:r>
      <w:r w:rsidR="00654A08">
        <w:rPr>
          <w:rFonts w:ascii="Times New Roman" w:hAnsi="Times New Roman" w:cs="Times New Roman"/>
          <w:sz w:val="24"/>
          <w:szCs w:val="24"/>
        </w:rPr>
        <w:fldChar w:fldCharType="end"/>
      </w:r>
      <w:r w:rsidRPr="00882DF2">
        <w:rPr>
          <w:rFonts w:ascii="Times New Roman" w:hAnsi="Times New Roman" w:cs="Times New Roman"/>
          <w:sz w:val="24"/>
          <w:szCs w:val="24"/>
        </w:rPr>
        <w:t xml:space="preserve">. </w:t>
      </w:r>
    </w:p>
    <w:p w14:paraId="0BAF55B1"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6077232B" w14:textId="54939084" w:rsidR="00882DF2" w:rsidRPr="00882DF2" w:rsidRDefault="00882DF2" w:rsidP="00882DF2">
      <w:pPr>
        <w:spacing w:after="0" w:line="240" w:lineRule="auto"/>
        <w:jc w:val="both"/>
        <w:outlineLvl w:val="0"/>
        <w:rPr>
          <w:rFonts w:ascii="Times New Roman" w:hAnsi="Times New Roman" w:cs="Times New Roman"/>
          <w:sz w:val="24"/>
          <w:szCs w:val="24"/>
          <w:vertAlign w:val="superscript"/>
        </w:rPr>
      </w:pPr>
      <w:r w:rsidRPr="00882DF2">
        <w:rPr>
          <w:rFonts w:ascii="Times New Roman" w:hAnsi="Times New Roman" w:cs="Times New Roman"/>
          <w:sz w:val="24"/>
          <w:szCs w:val="24"/>
        </w:rPr>
        <w:t>DRV has been classified by the FDA as Pregnancy Class C. Animal trials involving oral gavage administration of DRV to rats and mice up to 104 weeks have shown a dose-related increase in the incidence of hepatocellular adenomas and carcinomas in both species. Additionally, there was a noted increased incidence of thyroid follicular cell adenomas in male rats. Repeated delivery of DRV has been observed to predispose rats (but not humans) to thyroid neoplasms. DRV was not noted to be genotoxic or mutagenic in mice or humans</w:t>
      </w:r>
      <w:r w:rsidR="00654A08">
        <w:rPr>
          <w:rFonts w:ascii="Times New Roman" w:hAnsi="Times New Roman" w:cs="Times New Roman"/>
          <w:sz w:val="24"/>
          <w:szCs w:val="24"/>
        </w:rPr>
        <w:t xml:space="preserve"> </w:t>
      </w:r>
      <w:r w:rsidR="00654A08">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abstract" : "These highlights do not include all the information needed to use PREZISTA safely and effectively. See Full Prescribing Information for PREZISTA.", "author" : [ { "dropping-particle" : "", "family" : "Janssen Products LP", "given" : "", "non-dropping-particle" : "", "parse-names" : false, "suffix" : "" } ], "id" : "ITEM-1", "issued" : { "date-parts" : [ [ "2016" ] ] }, "title" : "FDA Label : PREZISTA- darunavir tablet, film coated; PREZISTA- darunavir suspension", "type" : "article" }, "uris" : [ "http://www.mendeley.com/documents/?uuid=b0e669c4-874a-3cb2-a2ab-11400a39fe39" ] } ], "mendeley" : { "formattedCitation" : "(5)", "plainTextFormattedCitation" : "(5)", "previouslyFormattedCitation" : "(5)" }, "properties" : {  }, "schema" : "https://github.com/citation-style-language/schema/raw/master/csl-citation.json" }</w:instrText>
      </w:r>
      <w:r w:rsidR="00654A08">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5)</w:t>
      </w:r>
      <w:r w:rsidR="00654A08">
        <w:rPr>
          <w:rFonts w:ascii="Times New Roman" w:hAnsi="Times New Roman" w:cs="Times New Roman"/>
          <w:sz w:val="24"/>
          <w:szCs w:val="24"/>
        </w:rPr>
        <w:fldChar w:fldCharType="end"/>
      </w:r>
      <w:r w:rsidRPr="00882DF2">
        <w:rPr>
          <w:rFonts w:ascii="Times New Roman" w:hAnsi="Times New Roman" w:cs="Times New Roman"/>
          <w:sz w:val="24"/>
          <w:szCs w:val="24"/>
        </w:rPr>
        <w:t>.</w:t>
      </w:r>
    </w:p>
    <w:p w14:paraId="558D077B" w14:textId="77777777" w:rsidR="00882DF2" w:rsidRPr="00882DF2" w:rsidRDefault="00882DF2" w:rsidP="00882DF2">
      <w:pPr>
        <w:spacing w:after="0" w:line="240" w:lineRule="auto"/>
        <w:jc w:val="both"/>
        <w:outlineLvl w:val="0"/>
        <w:rPr>
          <w:rFonts w:ascii="Times New Roman" w:hAnsi="Times New Roman" w:cs="Times New Roman"/>
          <w:sz w:val="24"/>
          <w:szCs w:val="24"/>
          <w:vertAlign w:val="superscript"/>
        </w:rPr>
      </w:pPr>
      <w:r w:rsidRPr="00882DF2">
        <w:rPr>
          <w:rFonts w:ascii="Times New Roman" w:hAnsi="Times New Roman" w:cs="Times New Roman"/>
          <w:sz w:val="24"/>
          <w:szCs w:val="24"/>
          <w:vertAlign w:val="superscript"/>
        </w:rPr>
        <w:t xml:space="preserve"> </w:t>
      </w:r>
    </w:p>
    <w:p w14:paraId="1E64D1E0" w14:textId="16FDEB96" w:rsidR="00882DF2" w:rsidRPr="00882DF2" w:rsidRDefault="00882DF2" w:rsidP="00882DF2">
      <w:pPr>
        <w:spacing w:after="0" w:line="240" w:lineRule="auto"/>
        <w:jc w:val="both"/>
        <w:outlineLvl w:val="0"/>
        <w:rPr>
          <w:rFonts w:ascii="Times New Roman" w:hAnsi="Times New Roman" w:cs="Times New Roman"/>
          <w:sz w:val="24"/>
          <w:szCs w:val="24"/>
          <w:vertAlign w:val="superscript"/>
        </w:rPr>
      </w:pPr>
      <w:r w:rsidRPr="00882DF2">
        <w:rPr>
          <w:rFonts w:ascii="Times New Roman" w:hAnsi="Times New Roman" w:cs="Times New Roman"/>
          <w:sz w:val="24"/>
          <w:szCs w:val="24"/>
        </w:rPr>
        <w:t>DRV must be administered with ritonavir as low dose ritonavir serves to prolong the half-life of darunavir</w:t>
      </w:r>
      <w:r w:rsidR="00654A08">
        <w:rPr>
          <w:rFonts w:ascii="Times New Roman" w:hAnsi="Times New Roman" w:cs="Times New Roman"/>
          <w:sz w:val="24"/>
          <w:szCs w:val="24"/>
        </w:rPr>
        <w:t xml:space="preserve"> </w:t>
      </w:r>
      <w:r w:rsidR="00654A08">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abstract" : "These highlights do not include all the information needed to use PREZISTA safely and effectively. See Full Prescribing Information for PREZISTA.", "author" : [ { "dropping-particle" : "", "family" : "Janssen Products LP", "given" : "", "non-dropping-particle" : "", "parse-names" : false, "suffix" : "" } ], "id" : "ITEM-1", "issued" : { "date-parts" : [ [ "2016" ] ] }, "title" : "FDA Label : PREZISTA- darunavir tablet, film coated; PREZISTA- darunavir suspension", "type" : "article" }, "uris" : [ "http://www.mendeley.com/documents/?uuid=b0e669c4-874a-3cb2-a2ab-11400a39fe39" ] }, { "id" : "ITEM-2", "itemData" : { "DOI" : "10.1093/jac/dku193", "ISSN" : "14602091", "PMID" : "24951533", "abstract" : "The ability to dose antiretroviral agents once daily simplifies the often complex therapeutic regimens required for the successful treatment of HIV infection. Thus, once-daily dosing can lead to improved patient adherence to medication and, consequently, sustained virological suppression and reduction in the risk of emergence of drug resistance. Several trials have evaluated once-daily darunavir/ritonavir in combination with other antiretrovirals (ARTEMIS and ODIN trials) or as monotherapy (MONET, MONOI and PROTEA trials) in HIV-1-infected adults. Data from ARTEMIS and ODIN demonstrate non-inferiority of once-daily darunavir/ritonavir against a comparator and, together with pharmacokinetic data, have established the suitability of once-daily darunavir/ritonavir for treatment-naive and treatment-experienced patients with no darunavir resistance-associated mutations. The findings of ARTEMIS and ODIN have led to recent updates to treatment guidelines, whereby once-daily darunavir/ritonavir, given with other antiretrovirals, is now a preferred treatment option for antiretroviral-naive adult patients and a simplified treatment option for antiretroviral-experienced adults who have no darunavir resistance-associated mutations. Once-daily dosing with darunavir/ritonavir is an option for treatment-naive and for treatment-experienced paediatric patients with no darunavir resistance-associated mutations based on the findings of the DIONE trial and ARIEL substudy. This article reviews the pharmacokinetics, efficacy, safety and tolerability of once-daily boosted darunavir. The feasibility of darunavir/ritonavir monotherapy as a treatment approach for some patients is also discussed. Finally, data on a fixed-dose combination of 800/150 mg of darunavir/cobicistat once daily are presented, showing comparable darunavir bioavailability to that obtained with 800/100 mg of darunavir/ritonavir once daily.", "author" : [ { "dropping-particle" : "", "family" : "Kakuda", "given" : "Thomas N.", "non-dropping-particle" : "", "parse-names" : false, "suffix" : "" }, { "dropping-particle" : "", "family" : "Brochot", "given" : "Anne", "non-dropping-particle" : "", "parse-names" : false, "suffix" : "" }, { "dropping-particle" : "", "family" : "Tomaka", "given" : "Frank L.", "non-dropping-particle" : "", "parse-names" : false, "suffix" : "" }, { "dropping-particle" : "", "family" : "Vangeneugden", "given" : "Tony", "non-dropping-particle" : "", "parse-names" : false, "suffix" : "" }, { "dropping-particle" : "Van", "family" : "Casteele", "given" : "Tom", "non-dropping-particle" : "De", "parse-names" : false, "suffix" : "" }, { "dropping-particle" : "", "family" : "Hoetelmans", "given" : "Richard M.W.", "non-dropping-particle" : "", "parse-names" : false, "suffix" : "" } ], "container-title" : "Journal of Antimicrobial Chemotherapy", "id" : "ITEM-2", "issue" : "10", "issued" : { "date-parts" : [ [ "2014", "10", "1" ] ] }, "page" : "2591-2605", "title" : "Pharmacokinetics and pharmacodynamics of boosted once-daily darunavir", "type" : "article-journal", "volume" : "69" }, "uris" : [ "http://www.mendeley.com/documents/?uuid=1a3cdde7-2d07-36ce-86ac-bc2404910b8d" ] }, { "id" : "ITEM-3", "itemData" : { "DOI" : "10.1124/dmd.108.024109", "ISBN" : "1521-009X (Electronic)\\r0090-9556 (Linking)", "ISSN" : "00909556", "PMID" : "19131522", "abstract" : "Absorption, metabolism, and excretion of darunavir, an inhibitor of human immunodeficiency virus protease, was studied in eight healthy male subjects after a single oral dose of 400 mg of [(14)C]darunavir given alone (unboosted subjects) or with ritonavir [100 mg b.i.d. 2 days before and 7 days after darunavir administration (boosted subjects)]. Plasma exposure to darunavir was 11-fold higher in boosted subjects. Total recoveries of radioactivity in urine and feces were 93.9 and 93.5% of administered radioactivity in unboosted and boosted subjects, respectively. The most radioactivity was recovered in feces (81.7% in unboosted subjects and 79.5% in boosted subjects, compared with 12.2 and 13.9% recovered in urine, respectively). Darunavir was extensively metabolized in unboosted subjects, mainly by carbamate hydrolysis, isobutyl aliphatic hydroxylation, and aniline aromatic hydroxylation and to a lesser extent by benzylic aromatic hydroxylation and glucuronidation. Total excretion of unchanged darunavir accounted for 8.0% of the dose in unboosted subjects. Boosting with ritonavir resulted in significant inhibition of carbamate hydrolysis, isobutyl aliphatic hydroxylation, and aniline aromatic hydroxylation but had no effect on aromatic hydroxylation at the benzylic moiety, whereas excretion of glucuronide metabolites was markedly increased but still represented a minor pathway. Total excretion of unchanged darunavir accounted for 48.8% of the administered dose in boosted subjects as a result of the inhibition of darunavir metabolism by ritonavir. Unchanged darunavir in urine accounted for 1.2% of the administered dose in unboosted subjects and 7.7% in boosted subjects, indicating a low renal clearance. Darunavir administered alone or with ritonavir was well tolerated.", "author" : [ { "dropping-particle" : "", "family" : "Vermeir", "given" : "Marc", "non-dropping-particle" : "", "parse-names" : false, "suffix" : "" }, { "dropping-particle" : "", "family" : "Lachau-Durand", "given" : "Sophie", "non-dropping-particle" : "", "parse-names" : false, "suffix" : "" }, { "dropping-particle" : "", "family" : "Mannens", "given" : "Geert", "non-dropping-particle" : "", "parse-names" : false, "suffix" : "" }, { "dropping-particle" : "", "family" : "Cuyckens", "given" : "Filip", "non-dropping-particle" : "", "parse-names" : false, "suffix" : "" }, { "dropping-particle" : "", "family" : "Hoof", "given" : "Bart", "non-dropping-particle" : "Van", "parse-names" : false, "suffix" : "" }, { "dropping-particle" : "", "family" : "Raoof", "given" : "Araz", "non-dropping-particle" : "", "parse-names" : false, "suffix" : "" } ], "container-title" : "Drug Metabolism and Disposition", "id" : "ITEM-3", "issue" : "4", "issued" : { "date-parts" : [ [ "2009", "4", "1" ] ] }, "page" : "809-820", "title" : "Absorption, metabolism, and excretion of darunavir, a new protease inhibitor, administered alone and with low-dose ritonavir in healthy subjects", "type" : "article-journal", "volume" : "37" }, "uris" : [ "http://www.mendeley.com/documents/?uuid=fe408b7f-6c5e-3b9c-8abd-b7b73473bb5b" ] } ], "mendeley" : { "formattedCitation" : "(5,8,9)", "plainTextFormattedCitation" : "(5,8,9)", "previouslyFormattedCitation" : "(5,8,9)" }, "properties" : {  }, "schema" : "https://github.com/citation-style-language/schema/raw/master/csl-citation.json" }</w:instrText>
      </w:r>
      <w:r w:rsidR="00654A08">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5,8,9)</w:t>
      </w:r>
      <w:r w:rsidR="00654A08">
        <w:rPr>
          <w:rFonts w:ascii="Times New Roman" w:hAnsi="Times New Roman" w:cs="Times New Roman"/>
          <w:sz w:val="24"/>
          <w:szCs w:val="24"/>
        </w:rPr>
        <w:fldChar w:fldCharType="end"/>
      </w:r>
      <w:r w:rsidRPr="00882DF2">
        <w:rPr>
          <w:rFonts w:ascii="Times New Roman" w:hAnsi="Times New Roman" w:cs="Times New Roman"/>
          <w:sz w:val="24"/>
          <w:szCs w:val="24"/>
        </w:rPr>
        <w:t>.</w:t>
      </w:r>
    </w:p>
    <w:p w14:paraId="1CD45033"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1815757E" w14:textId="18F008EA" w:rsidR="00882DF2" w:rsidRPr="00882DF2" w:rsidRDefault="00882DF2" w:rsidP="00882DF2">
      <w:pPr>
        <w:spacing w:after="0" w:line="240" w:lineRule="auto"/>
        <w:jc w:val="both"/>
        <w:outlineLvl w:val="0"/>
        <w:rPr>
          <w:rFonts w:ascii="Times New Roman" w:hAnsi="Times New Roman" w:cs="Times New Roman"/>
          <w:sz w:val="24"/>
          <w:szCs w:val="24"/>
        </w:rPr>
      </w:pPr>
      <w:r w:rsidRPr="00882DF2">
        <w:rPr>
          <w:rFonts w:ascii="Times New Roman" w:hAnsi="Times New Roman" w:cs="Times New Roman"/>
          <w:sz w:val="24"/>
          <w:szCs w:val="24"/>
        </w:rPr>
        <w:t xml:space="preserve">To date, studies published regarding the efficacy of </w:t>
      </w:r>
      <w:r w:rsidRPr="00882DF2">
        <w:rPr>
          <w:rFonts w:ascii="Times New Roman" w:hAnsi="Times New Roman" w:cs="Times New Roman"/>
          <w:sz w:val="24"/>
          <w:szCs w:val="24"/>
          <w:lang w:val="en-US"/>
        </w:rPr>
        <w:t>DRV/r</w:t>
      </w:r>
      <w:r w:rsidRPr="00882DF2" w:rsidDel="00353FA4">
        <w:rPr>
          <w:rFonts w:ascii="Times New Roman" w:hAnsi="Times New Roman" w:cs="Times New Roman"/>
          <w:sz w:val="24"/>
          <w:szCs w:val="24"/>
        </w:rPr>
        <w:t xml:space="preserve"> </w:t>
      </w:r>
      <w:r w:rsidRPr="00882DF2">
        <w:rPr>
          <w:rFonts w:ascii="Times New Roman" w:hAnsi="Times New Roman" w:cs="Times New Roman"/>
          <w:sz w:val="24"/>
          <w:szCs w:val="24"/>
        </w:rPr>
        <w:t>treatment in pregnancy and postpartum are based on case reports and retrospective data collection</w:t>
      </w:r>
      <w:r w:rsidR="00654A08">
        <w:rPr>
          <w:rFonts w:ascii="Times New Roman" w:hAnsi="Times New Roman" w:cs="Times New Roman"/>
          <w:sz w:val="24"/>
          <w:szCs w:val="24"/>
        </w:rPr>
        <w:t xml:space="preserve"> </w:t>
      </w:r>
      <w:r w:rsidR="00654A08">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DOI" : "10.1111/hiv.12366", "ISBN" : "1464-2662", "ISSN" : "14681293", "PMID" : "27187894", "abstract" : "OBJECTIVES: HIV antiretroviral therapy during pregnancy is recommended to reduce the risk of mother-to-child transmission and for maternal care. Physiological changes during pregnancy can affect pharmacokinetics. The impact of pregnancy was evaluated for once-daily (qd) darunavir/ritonavir., METHODS: HIV-1-infected pregnant women on an antiretroviral regimen that includes darunavir were enrolled in the study and further treated with darunavir/ritonavir 800/100 mg qd. Plasma concentrations were assessed over 24 h during the second and third trimesters and postpartum using a validated high-performance liquid chromatography tandem mass spectrometry assay for total darunavir and ritonavir, and using (14) C-darunavir-fortified plasma for unbound darunavir. Pharmacokinetic parameters were derived using noncompartmental analysis. Safety and antiviral response were assessed at all visits., RESULTS: Data were available for 16 women. The area under the plasma concentration-time curve from 0 to 24 h (AUC24h ) for total darunavir was 34-35% lower during pregnancy vs. postpartum. Unbound darunavir AUC24h was 20-24% lower during pregnancy vs. postpartum. The minimum plasma concentration of total and unbound darunavir was 32-50% and 13-38% lower, respectively, during pregnancy vs. postpartum. The antiviral response (&lt;50 HIV-1 RNA copies/mL) was 59% at baseline and increased to 87-100% during the trial; the CD4 count increased over time. One serious adverse event (gestational diabetes) was judged as possibly related to study medication. All 16 infants born to women remaining in the study at delivery were HIV-1 negative (two were premature)., CONCLUSIONS: Total darunavir exposure decreased during pregnancy, but the decrease was less for unbound (active) darunavir. These changes are not considered clinically relevant. Darunavir/ritonavir 800/100 mg qd may therefore be a treatment option for HIV-1-infected pregnant women.Copyright \u00a92016 British HIV Association.", "author" : [ { "dropping-particle" : "", "family" : "Crauwels", "given" : "H. M.", "non-dropping-particle" : "", "parse-names" : false, "suffix" : "" }, { "dropping-particle" : "", "family" : "Kakuda", "given" : "T. N.", "non-dropping-particle" : "", "parse-names" : false, "suffix" : "" }, { "dropping-particle" : "", "family" : "Ryan", "given" : "B", "non-dropping-particle" : "", "parse-names" : false, "suffix" : "" }, { "dropping-particle" : "", "family" : "Zorrilla", "given" : "C", "non-dropping-particle" : "", "parse-names" : false, "suffix" : "" }, { "dropping-particle" : "", "family" : "Osiyemi", "given" : "O. O.", "non-dropping-particle" : "", "parse-names" : false, "suffix" : "" }, { "dropping-particle" : "", "family" : "Yasin", "given" : "S", "non-dropping-particle" : "", "parse-names" : false, "suffix" : "" }, { "dropping-particle" : "", "family" : "Brown", "given" : "K", "non-dropping-particle" : "", "parse-names" : false, "suffix" : "" }, { "dropping-particle" : "", "family" : "Verboven", "given" : "P", "non-dropping-particle" : "", "parse-names" : false, "suffix" : "" }, { "dropping-particle" : "", "family" : "Hillewaert", "given" : "V", "non-dropping-particle" : "", "parse-names" : false, "suffix" : "" }, { "dropping-particle" : "", "family" : "Baugh", "given" : "B", "non-dropping-particle" : "", "parse-names" : false, "suffix" : "" } ], "container-title" : "HIV Medicine", "id" : "ITEM-1", "issue" : "9", "issued" : { "date-parts" : [ [ "2016", "10" ] ] }, "page" : "643-652", "title" : "Pharmacokinetics of once-daily darunavir/ritonavir in HIV-1\u2013infected pregnant women", "type" : "article-journal", "volume" : "17" }, "uris" : [ "http://www.mendeley.com/documents/?uuid=e36069c9-5193-3b94-8337-9fee5625abb5" ] }, { "id" : "ITEM-2", "itemData" : { "author" : [ { "dropping-particle" : "", "family" : "Capparelli EV, Best BM, Stek A", "given" : "et al.", "non-dropping-particle" : "", "parse-names" : false, "suffix" : "" } ], "id" : "ITEM-2", "issued" : { "date-parts" : [ [ "2011" ] ] }, "publisher-place" : "Rome, Italy", "title" : "Pharmacokinetics of darunavir once or twice daily during and after pregnancy", "type" : "report" }, "uris" : [ "http://www.mendeley.com/documents/?uuid=9d05c5b8-1fce-4a1f-989b-9c1d69a44689" ] }, { "id" : "ITEM-3", "itemData" : { "DOI" : "10.1111/hiv.12047", "ISBN" : "1464-2662", "ISSN" : "14642662", "PMID" : "23731450", "abstract" : "OBJECTIVES: Antiretroviral therapy during pregnancy is recommended to reduce the risk of mother-to-child transmission of HIV and for maternal care management. Physiological changes during pregnancy can affect pharmacokinetics, potentially altering pharmacological activity. We therefore evaluated the pharmacokinetics of twice-daily (bid) darunavir in HIV-1-infected pregnant women.\\n\\nMETHODS: HIV-1-infected pregnant women receiving an antiretroviral regimen containing darunavir/ritonavir 600/100 mg bid were enrolled in this study. Total and unbound darunavir and total ritonavir plasma concentrations were obtained over 12 h during the second and third trimesters and postpartum. Total darunavir and ritonavir plasma concentrations were determined using a validated high-performance liquid chromatography tandem mass spectrometry assay and unbound darunavir was determined using (14) C-darunavir-fortified plasma. Pharmacokinetic parameters were derived using noncompartmental analysis.\\n\\nRESULTS: Data were available for 14 women. The area under the plasma concentration-time curve from 0 to 12 h (AUC12h) for total darunavir was 17-24% lower during pregnancy than postpartum. The AUC12h for unbound darunavir was minimally reduced during pregnancy vs. postpartum. The minimum plasma concentration (Cmin) of total and unbound darunavir was on average 43-86% and 10-14% higher, respectively, during pregnancy vs. postpartum. The antiviral response (&lt; 50 HIV-1 RNA copies/mL) was 33% at baseline and increased to 73-90% during treatment; the percentage CD4 count increased over time. One serious adverse event was reported (increased transaminase). All 12 infants born to women remaining in the study at delivery were HIV-1-negative; four of these infants were premature.\\n\\nCONCLUSIONS: Total darunavir exposure decreased during pregnancy. No clinically relevant change in unbound (active) darunavir occurred during pregnancy, suggesting that no dose adjustment is required for darunavir/ritonavir 600/100 mg bid in pregnant women.", "author" : [ { "dropping-particle" : "", "family" : "Zorrilla", "given" : "C D", "non-dropping-particle" : "", "parse-names" : false, "suffix" : "" }, { "dropping-particle" : "", "family" : "Wright", "given" : "R", "non-dropping-particle" : "", "parse-names" : false, "suffix" : "" }, { "dropping-particle" : "", "family" : "Osiyemi", "given" : "Oo", "non-dropping-particle" : "", "parse-names" : false, "suffix" : "" }, { "dropping-particle" : "", "family" : "Yasin", "given" : "S", "non-dropping-particle" : "", "parse-names" : false, "suffix" : "" }, { "dropping-particle" : "", "family" : "Baugh", "given" : "B", "non-dropping-particle" : "", "parse-names" : false, "suffix" : "" }, { "dropping-particle" : "", "family" : "Brown", "given" : "K", "non-dropping-particle" : "", "parse-names" : false, "suffix" : "" }, { "dropping-particle" : "", "family" : "Coate", "given" : "B", "non-dropping-particle" : "", "parse-names" : false, "suffix" : "" }, { "dropping-particle" : "", "family" : "Verboven", "given" : "P", "non-dropping-particle" : "", "parse-names" : false, "suffix" : "" }, { "dropping-particle" : "", "family" : "Mrus", "given" : "J", "non-dropping-particle" : "", "parse-names" : false, "suffix" : "" }, { "dropping-particle" : "", "family" : "Falcon", "given" : "R", "non-dropping-particle" : "", "parse-names" : false, "suffix" : "" }, { "dropping-particle" : "", "family" : "Kakuda", "given" : "Tn", "non-dropping-particle" : "", "parse-names" : false, "suffix" : "" } ], "container-title" : "HIV Medicine", "id" : "ITEM-3", "issue" : "1", "issued" : { "date-parts" : [ [ "2014", "1" ] ] }, "page" : "50-56", "publisher" : "Wiley-Blackwell", "title" : "Total and unbound darunavir pharmacokinetics in pregnant women infected with HIV-1: Results of a study of darunavir/ritonavir 600/100mg administered twice daily", "type" : "article-journal", "volume" : "15" }, "uris" : [ "http://www.mendeley.com/documents/?uuid=49a45186-f4a8-3952-8de6-21a90b439c1b" ] }, { "id" : "ITEM-4", "itemData" : { "DOI" : "10.1097/QAD.0b013e32833653b2", "ISSN" : "02699370", "PMID" : "20386380", "author" : [ { "dropping-particle" : "", "family" : "Ivanovic", "given" : "Jelena", "non-dropping-particle" : "", "parse-names" : false, "suffix" : "" }, { "dropping-particle" : "", "family" : "Bellagamba", "given" : "Rita", "non-dropping-particle" : "", "parse-names" : false, "suffix" : "" }, { "dropping-particle" : "", "family" : "Nicastri", "given" : "Emanuele", "non-dropping-particle" : "", "parse-names" : false, "suffix" : "" }, { "dropping-particle" : "", "family" : "Signore", "given" : "Fabrizio", "non-dropping-particle" : "", "parse-names" : false, "suffix" : "" }, { "dropping-particle" : "", "family" : "Vallone", "given" : "Cristina", "non-dropping-particle" : "", "parse-names" : false, "suffix" : "" }, { "dropping-particle" : "", "family" : "Tempestilli", "given" : "Massimo", "non-dropping-particle" : "", "parse-names" : false, "suffix" : "" }, { "dropping-particle" : "", "family" : "Tommasi", "given" : "Chiara", "non-dropping-particle" : "", "parse-names" : false, "suffix" : "" }, { "dropping-particle" : "", "family" : "Mazzitelli", "given" : "Luisa", "non-dropping-particle" : "", "parse-names" : false, "suffix" : "" }, { "dropping-particle" : "", "family" : "Narciso", "given" : "Pasquale", "non-dropping-particle" : "", "parse-names" : false, "suffix" : "" } ], "container-title" : "AIDS", "id" : "ITEM-4", "issue" : "7", "issued" : { "date-parts" : [ [ "2010", "4", "24" ] ] }, "page" : "1083-1084", "title" : "Use of darunavir/ritonavir once daily in treatment-naive pregnant woman: Pharmacokinetics, compartmental exposure, efficacy and safety", "type" : "article-journal", "volume" : "24" }, "uris" : [ "http://www.mendeley.com/documents/?uuid=d08813ac-aceb-382b-b1e0-9dddec7f5813" ] }, { "id" : "ITEM-5", "itemData" : { "DOI" : "10.1097/QAD.0b013e32832e534b", "ISBN" : "1473-5571 (Electronic)\\r0269-9370 (Linking)", "ISSN" : "02699370", "PMID" : "19710560", "author" : [ { "dropping-particle" : "", "family" : "Pacanowski", "given" : "J??r??me", "non-dropping-particle" : "", "parse-names" : false, "suffix" : "" }, { "dropping-particle" : "", "family" : "Bollens", "given" : "Diane", "non-dropping-particle" : "", "parse-names" : false, "suffix" : "" }, { "dropping-particle" : "", "family" : "Poirier", "given" : "Jean Marie", "non-dropping-particle" : "", "parse-names" : false, "suffix" : "" }, { "dropping-particle" : "", "family" : "Morand-Joubert", "given" : "Laurence", "non-dropping-particle" : "", "parse-names" : false, "suffix" : "" }, { "dropping-particle" : "", "family" : "Castaigne", "given" : "Vanina", "non-dropping-particle" : "", "parse-names" : false, "suffix" : "" }, { "dropping-particle" : "", "family" : "Girard", "given" : "Pierre Marie", "non-dropping-particle" : "", "parse-names" : false, "suffix" : "" }, { "dropping-particle" : "", "family" : "Meyohas", "given" : "Marie Caroline", "non-dropping-particle" : "", "parse-names" : false, "suffix" : "" } ], "container-title" : "AIDS", "id" : "ITEM-5", "issue" : "14", "issued" : { "date-parts" : [ [ "2009", "9" ] ] }, "page" : "1923-1924", "title" : "Efficacy of darunavir despite low plasma trough levels during late pregnancy in an HIV-hepatitis C virus-infected patient", "type" : "article-journal", "volume" : "23" }, "uris" : [ "http://www.mendeley.com/documents/?uuid=fefd6066-3d18-31ae-9064-1cfa64b954c4" ] }, { "id" : "ITEM-6", "itemData" : { "DOI" : "10.3851/IMP1473", "ISBN" : "1359-6535", "ISSN" : "13596535", "PMID" : "2010169368", "abstract" : "We report a case of a vertically infected woman treated with darunavir/ritonavir plus a standard backbone before pregnancy. The analysis of darunavir/ritonavir concentrations in peripheral maternal plasma throughout pregnancy, as well as in umbilical cord blood at delivery, showed low levels of darunavir in the mother and limited transfer across the placenta. \u00a92010 International Medical Press.", "author" : [ { "dropping-particle" : "", "family" : "Pinnetti", "given" : "Carmela", "non-dropping-particle" : "", "parse-names" : false, "suffix" : "" }, { "dropping-particle" : "", "family" : "Tamburrini", "given" : "Enrica", "non-dropping-particle" : "", "parse-names" : false, "suffix" : "" }, { "dropping-particle" : "", "family" : "Ragazzoni", "given" : "Enzo", "non-dropping-particle" : "", "parse-names" : false, "suffix" : "" }, { "dropping-particle" : "", "family" : "Luca", "given" : "Andrea", "non-dropping-particle" : "De", "parse-names" : false, "suffix" : "" }, { "dropping-particle" : "", "family" : "Navarra", "given" : "Pierluigi", "non-dropping-particle" : "", "parse-names" : false, "suffix" : "" } ], "container-title" : "Antiviral Therapy", "id" : "ITEM-6", "issue" : "1", "issued" : { "date-parts" : [ [ "2010" ] ] }, "page" : "127-129", "title" : "Decreased plasma levels of darunavir/ritonavir in a vertically infected pregnant woman carrying multiclass-resistant HIV type-1", "type" : "article-journal", "volume" : "15" }, "uris" : [ "http://www.mendeley.com/documents/?uuid=e20829bb-fa2e-375c-a099-04931a058e97" ] }, { "id" : "ITEM-7", "itemData" : { "DOI" : "10.1097/QAI.0000000000000668", "ISBN" : "1525-4135", "ISSN" : "10779450", "PMID" : "25950206", "abstract" : "Objective: To describe darunavir (DRV) pharmacokinetics with once-and twice-daily dosing during pregnancy and postpartum in HIV-infected women. Design: Women were enrolled in International Maternal Pediatric Adolescent AIDS Clinical Trials Network Protocol P1026s, a prospective nonblinded study of antiretroviral pharmacokinetics in HIV-infected pregnant women that included separate cohorts receiving DRV/ritonavir dosed at either 800 mg/100 mg once daily or 600 mg/100 mg twice daily. Methods: Intensive steady-state 12- or 24-hour pharmacokinetic profiles were performed during the second trimester, third trimester, and postpartum. DRV was measured using high-performance liquid chromatography (detection limit: 0.09 g/mL). Results: Pharmacokinetic data were available for 64 women (30 once daily and 34 twice daily dosing). Median DRV area under the concentration-time curve (AUC) and maximum concentration were significantly reduced during pregnancy with both dosing regimens compared with postpartum, whereas the last measurable concentration (Clast) was also reduced during pregnancy with once daily DRV. DRV AUC with once daily dosing was reduced by 38% during the second trimester and by 39% during the third trimester. With twice daily dosing, DRV AUC was reduced by 26% in both trimesters. The median (range) ratio of cord blood/maternal delivery DRV concentration in 32 paired samples was 0.18 (range: 0-0.82). Conclusions: DRV exposure is reduced by pregnancy. To achieve DRV plasma concentrations during pregnancy equivalent to those seen in nonpregnant adults, an increased twice daily dose may be necessary. This may be especially important for treatment-experienced women who may have developed antiretroviral resistance mutations.", "author" : [ { "dropping-particle" : "", "family" : "Stek", "given" : "Alice", "non-dropping-particle" : "", "parse-names" : false, "suffix" : "" }, { "dropping-particle" : "", "family" : "Best", "given" : "Brookie M.", "non-dropping-particle" : "", "parse-names" : false, "suffix" : "" }, { "dropping-particle" : "", "family" : "Wang", "given" : "Jiajia", "non-dropping-particle" : "", "parse-names" : false, "suffix" : "" }, { "dropping-particle" : "V.", "family" : "Capparelli", "given" : "Edmund", "non-dropping-particle" : "", "parse-names" : false, "suffix" : "" }, { "dropping-particle" : "", "family" : "Burchett", "given" : "Sandra K.", "non-dropping-particle" : "", "parse-names" : false, "suffix" : "" }, { "dropping-particle" : "", "family" : "Kreitchmann", "given" : "Regis", "non-dropping-particle" : "", "parse-names" : false, "suffix" : "" }, { "dropping-particle" : "", "family" : "Rungruengthanakit", "given" : "Kittipong", "non-dropping-particle" : "", "parse-names" : false, "suffix" : "" }, { "dropping-particle" : "", "family" : "Cressey", "given" : "Tim R.", "non-dropping-particle" : "", "parse-names" : false, "suffix" : "" }, { "dropping-particle" : "", "family" : "Mofenson", "given" : "Lynne M.", "non-dropping-particle" : "", "parse-names" : false, "suffix" : "" }, { "dropping-particle" : "", "family" : "Smith", "given" : "Elizabeth", "non-dropping-particle" : "", "parse-names" : false, "suffix" : "" }, { "dropping-particle" : "", "family" : "Shapiro", "given" : "David", "non-dropping-particle" : "", "parse-names" : false, "suffix" : "" }, { "dropping-particle" : "", "family" : "Mirochnick", "given" : "Mark", "non-dropping-particle" : "", "parse-names" : false, "suffix" : "" } ], "container-title" : "Journal of Acquired Immune Deficiency Syndromes", "id" : "ITEM-7", "issue" : "1", "issued" : { "date-parts" : [ [ "2015", "9", "1" ] ] }, "page" : "33-41", "title" : "Pharmacokinetics of once versus twice daily darunavir in pregnant HIV-infected women", "type" : "paper-conference", "volume" : "70" }, "uris" : [ "http://www.mendeley.com/documents/?uuid=bebe1d64-6789-330c-8f96-e3fba3ad1103" ] } ], "mendeley" : { "formattedCitation" : "(7,10\u201315)", "plainTextFormattedCitation" : "(7,10\u201315)", "previouslyFormattedCitation" : "(7,10\u201315)" }, "properties" : {  }, "schema" : "https://github.com/citation-style-language/schema/raw/master/csl-citation.json" }</w:instrText>
      </w:r>
      <w:r w:rsidR="00654A08">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7,10–15)</w:t>
      </w:r>
      <w:r w:rsidR="00654A08">
        <w:rPr>
          <w:rFonts w:ascii="Times New Roman" w:hAnsi="Times New Roman" w:cs="Times New Roman"/>
          <w:sz w:val="24"/>
          <w:szCs w:val="24"/>
        </w:rPr>
        <w:fldChar w:fldCharType="end"/>
      </w:r>
      <w:r w:rsidRPr="00882DF2">
        <w:rPr>
          <w:rFonts w:ascii="Times New Roman" w:hAnsi="Times New Roman" w:cs="Times New Roman"/>
          <w:sz w:val="24"/>
          <w:szCs w:val="24"/>
        </w:rPr>
        <w:t xml:space="preserve">. Literature surrounding this topic explore the efficacy of alternative doses of </w:t>
      </w:r>
      <w:r w:rsidRPr="00882DF2">
        <w:rPr>
          <w:rFonts w:ascii="Times New Roman" w:hAnsi="Times New Roman" w:cs="Times New Roman"/>
          <w:sz w:val="24"/>
          <w:szCs w:val="24"/>
          <w:lang w:val="en-US"/>
        </w:rPr>
        <w:t>DRV/r</w:t>
      </w:r>
      <w:r w:rsidRPr="00882DF2" w:rsidDel="00353FA4">
        <w:rPr>
          <w:rFonts w:ascii="Times New Roman" w:hAnsi="Times New Roman" w:cs="Times New Roman"/>
          <w:sz w:val="24"/>
          <w:szCs w:val="24"/>
        </w:rPr>
        <w:t xml:space="preserve"> </w:t>
      </w:r>
      <w:r w:rsidRPr="00882DF2">
        <w:rPr>
          <w:rFonts w:ascii="Times New Roman" w:hAnsi="Times New Roman" w:cs="Times New Roman"/>
          <w:sz w:val="24"/>
          <w:szCs w:val="24"/>
        </w:rPr>
        <w:t>600mg/100mg BD VS DRV/r 800mg/100mg OD</w:t>
      </w:r>
      <w:r w:rsidR="00654A08">
        <w:rPr>
          <w:rFonts w:ascii="Times New Roman" w:hAnsi="Times New Roman" w:cs="Times New Roman"/>
          <w:sz w:val="24"/>
          <w:szCs w:val="24"/>
        </w:rPr>
        <w:t xml:space="preserve"> </w:t>
      </w:r>
      <w:r w:rsidR="00654A08">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DOI" : "10.1111/hiv.12366", "ISBN" : "1464-2662", "ISSN" : "14681293", "PMID" : "27187894", "abstract" : "OBJECTIVES: HIV antiretroviral therapy during pregnancy is recommended to reduce the risk of mother-to-child transmission and for maternal care. Physiological changes during pregnancy can affect pharmacokinetics. The impact of pregnancy was evaluated for once-daily (qd) darunavir/ritonavir., METHODS: HIV-1-infected pregnant women on an antiretroviral regimen that includes darunavir were enrolled in the study and further treated with darunavir/ritonavir 800/100 mg qd. Plasma concentrations were assessed over 24 h during the second and third trimesters and postpartum using a validated high-performance liquid chromatography tandem mass spectrometry assay for total darunavir and ritonavir, and using (14) C-darunavir-fortified plasma for unbound darunavir. Pharmacokinetic parameters were derived using noncompartmental analysis. Safety and antiviral response were assessed at all visits., RESULTS: Data were available for 16 women. The area under the plasma concentration-time curve from 0 to 24 h (AUC24h ) for total darunavir was 34-35% lower during pregnancy vs. postpartum. Unbound darunavir AUC24h was 20-24% lower during pregnancy vs. postpartum. The minimum plasma concentration of total and unbound darunavir was 32-50% and 13-38% lower, respectively, during pregnancy vs. postpartum. The antiviral response (&lt;50 HIV-1 RNA copies/mL) was 59% at baseline and increased to 87-100% during the trial; the CD4 count increased over time. One serious adverse event (gestational diabetes) was judged as possibly related to study medication. All 16 infants born to women remaining in the study at delivery were HIV-1 negative (two were premature)., CONCLUSIONS: Total darunavir exposure decreased during pregnancy, but the decrease was less for unbound (active) darunavir. These changes are not considered clinically relevant. Darunavir/ritonavir 800/100 mg qd may therefore be a treatment option for HIV-1-infected pregnant women.Copyright \u00a92016 British HIV Association.", "author" : [ { "dropping-particle" : "", "family" : "Crauwels", "given" : "H. M.", "non-dropping-particle" : "", "parse-names" : false, "suffix" : "" }, { "dropping-particle" : "", "family" : "Kakuda", "given" : "T. N.", "non-dropping-particle" : "", "parse-names" : false, "suffix" : "" }, { "dropping-particle" : "", "family" : "Ryan", "given" : "B", "non-dropping-particle" : "", "parse-names" : false, "suffix" : "" }, { "dropping-particle" : "", "family" : "Zorrilla", "given" : "C", "non-dropping-particle" : "", "parse-names" : false, "suffix" : "" }, { "dropping-particle" : "", "family" : "Osiyemi", "given" : "O. O.", "non-dropping-particle" : "", "parse-names" : false, "suffix" : "" }, { "dropping-particle" : "", "family" : "Yasin", "given" : "S", "non-dropping-particle" : "", "parse-names" : false, "suffix" : "" }, { "dropping-particle" : "", "family" : "Brown", "given" : "K", "non-dropping-particle" : "", "parse-names" : false, "suffix" : "" }, { "dropping-particle" : "", "family" : "Verboven", "given" : "P", "non-dropping-particle" : "", "parse-names" : false, "suffix" : "" }, { "dropping-particle" : "", "family" : "Hillewaert", "given" : "V", "non-dropping-particle" : "", "parse-names" : false, "suffix" : "" }, { "dropping-particle" : "", "family" : "Baugh", "given" : "B", "non-dropping-particle" : "", "parse-names" : false, "suffix" : "" } ], "container-title" : "HIV Medicine", "id" : "ITEM-1", "issue" : "9", "issued" : { "date-parts" : [ [ "2016", "10" ] ] }, "page" : "643-652", "title" : "Pharmacokinetics of once-daily darunavir/ritonavir in HIV-1\u2013infected pregnant women", "type" : "article-journal", "volume" : "17" }, "uris" : [ "http://www.mendeley.com/documents/?uuid=e36069c9-5193-3b94-8337-9fee5625abb5" ] }, { "id" : "ITEM-2", "itemData" : { "author" : [ { "dropping-particle" : "", "family" : "Capparelli EV, Best BM, Stek A", "given" : "et al.", "non-dropping-particle" : "", "parse-names" : false, "suffix" : "" } ], "id" : "ITEM-2", "issued" : { "date-parts" : [ [ "2011" ] ] }, "publisher-place" : "Rome, Italy", "title" : "Pharmacokinetics of darunavir once or twice daily during and after pregnancy", "type" : "report" }, "uris" : [ "http://www.mendeley.com/documents/?uuid=9d05c5b8-1fce-4a1f-989b-9c1d69a44689" ] }, { "id" : "ITEM-3", "itemData" : { "DOI" : "10.1111/hiv.12047", "ISBN" : "1464-2662", "ISSN" : "14642662", "PMID" : "23731450", "abstract" : "OBJECTIVES: Antiretroviral therapy during pregnancy is recommended to reduce the risk of mother-to-child transmission of HIV and for maternal care management. Physiological changes during pregnancy can affect pharmacokinetics, potentially altering pharmacological activity. We therefore evaluated the pharmacokinetics of twice-daily (bid) darunavir in HIV-1-infected pregnant women.\\n\\nMETHODS: HIV-1-infected pregnant women receiving an antiretroviral regimen containing darunavir/ritonavir 600/100 mg bid were enrolled in this study. Total and unbound darunavir and total ritonavir plasma concentrations were obtained over 12 h during the second and third trimesters and postpartum. Total darunavir and ritonavir plasma concentrations were determined using a validated high-performance liquid chromatography tandem mass spectrometry assay and unbound darunavir was determined using (14) C-darunavir-fortified plasma. Pharmacokinetic parameters were derived using noncompartmental analysis.\\n\\nRESULTS: Data were available for 14 women. The area under the plasma concentration-time curve from 0 to 12 h (AUC12h) for total darunavir was 17-24% lower during pregnancy than postpartum. The AUC12h for unbound darunavir was minimally reduced during pregnancy vs. postpartum. The minimum plasma concentration (Cmin) of total and unbound darunavir was on average 43-86% and 10-14% higher, respectively, during pregnancy vs. postpartum. The antiviral response (&lt; 50 HIV-1 RNA copies/mL) was 33% at baseline and increased to 73-90% during treatment; the percentage CD4 count increased over time. One serious adverse event was reported (increased transaminase). All 12 infants born to women remaining in the study at delivery were HIV-1-negative; four of these infants were premature.\\n\\nCONCLUSIONS: Total darunavir exposure decreased during pregnancy. No clinically relevant change in unbound (active) darunavir occurred during pregnancy, suggesting that no dose adjustment is required for darunavir/ritonavir 600/100 mg bid in pregnant women.", "author" : [ { "dropping-particle" : "", "family" : "Zorrilla", "given" : "C D", "non-dropping-particle" : "", "parse-names" : false, "suffix" : "" }, { "dropping-particle" : "", "family" : "Wright", "given" : "R", "non-dropping-particle" : "", "parse-names" : false, "suffix" : "" }, { "dropping-particle" : "", "family" : "Osiyemi", "given" : "Oo", "non-dropping-particle" : "", "parse-names" : false, "suffix" : "" }, { "dropping-particle" : "", "family" : "Yasin", "given" : "S", "non-dropping-particle" : "", "parse-names" : false, "suffix" : "" }, { "dropping-particle" : "", "family" : "Baugh", "given" : "B", "non-dropping-particle" : "", "parse-names" : false, "suffix" : "" }, { "dropping-particle" : "", "family" : "Brown", "given" : "K", "non-dropping-particle" : "", "parse-names" : false, "suffix" : "" }, { "dropping-particle" : "", "family" : "Coate", "given" : "B", "non-dropping-particle" : "", "parse-names" : false, "suffix" : "" }, { "dropping-particle" : "", "family" : "Verboven", "given" : "P", "non-dropping-particle" : "", "parse-names" : false, "suffix" : "" }, { "dropping-particle" : "", "family" : "Mrus", "given" : "J", "non-dropping-particle" : "", "parse-names" : false, "suffix" : "" }, { "dropping-particle" : "", "family" : "Falcon", "given" : "R", "non-dropping-particle" : "", "parse-names" : false, "suffix" : "" }, { "dropping-particle" : "", "family" : "Kakuda", "given" : "Tn", "non-dropping-particle" : "", "parse-names" : false, "suffix" : "" } ], "container-title" : "HIV Medicine", "id" : "ITEM-3", "issue" : "1", "issued" : { "date-parts" : [ [ "2014", "1" ] ] }, "page" : "50-56", "publisher" : "Wiley-Blackwell", "title" : "Total and unbound darunavir pharmacokinetics in pregnant women infected with HIV-1: Results of a study of darunavir/ritonavir 600/100mg administered twice daily", "type" : "article-journal", "volume" : "15" }, "uris" : [ "http://www.mendeley.com/documents/?uuid=49a45186-f4a8-3952-8de6-21a90b439c1b" ] }, { "id" : "ITEM-4", "itemData" : { "DOI" : "10.1097/QAD.0b013e32833653b2", "ISSN" : "02699370", "PMID" : "20386380", "author" : [ { "dropping-particle" : "", "family" : "Ivanovic", "given" : "Jelena", "non-dropping-particle" : "", "parse-names" : false, "suffix" : "" }, { "dropping-particle" : "", "family" : "Bellagamba", "given" : "Rita", "non-dropping-particle" : "", "parse-names" : false, "suffix" : "" }, { "dropping-particle" : "", "family" : "Nicastri", "given" : "Emanuele", "non-dropping-particle" : "", "parse-names" : false, "suffix" : "" }, { "dropping-particle" : "", "family" : "Signore", "given" : "Fabrizio", "non-dropping-particle" : "", "parse-names" : false, "suffix" : "" }, { "dropping-particle" : "", "family" : "Vallone", "given" : "Cristina", "non-dropping-particle" : "", "parse-names" : false, "suffix" : "" }, { "dropping-particle" : "", "family" : "Tempestilli", "given" : "Massimo", "non-dropping-particle" : "", "parse-names" : false, "suffix" : "" }, { "dropping-particle" : "", "family" : "Tommasi", "given" : "Chiara", "non-dropping-particle" : "", "parse-names" : false, "suffix" : "" }, { "dropping-particle" : "", "family" : "Mazzitelli", "given" : "Luisa", "non-dropping-particle" : "", "parse-names" : false, "suffix" : "" }, { "dropping-particle" : "", "family" : "Narciso", "given" : "Pasquale", "non-dropping-particle" : "", "parse-names" : false, "suffix" : "" } ], "container-title" : "AIDS", "id" : "ITEM-4", "issue" : "7", "issued" : { "date-parts" : [ [ "2010", "4", "24" ] ] }, "page" : "1083-1084", "title" : "Use of darunavir/ritonavir once daily in treatment-naive pregnant woman: Pharmacokinetics, compartmental exposure, efficacy and safety", "type" : "article-journal", "volume" : "24" }, "uris" : [ "http://www.mendeley.com/documents/?uuid=d08813ac-aceb-382b-b1e0-9dddec7f5813" ] }, { "id" : "ITEM-5", "itemData" : { "DOI" : "10.1097/QAD.0b013e32832e534b", "ISBN" : "1473-5571 (Electronic)\\r0269-9370 (Linking)", "ISSN" : "02699370", "PMID" : "19710560", "author" : [ { "dropping-particle" : "", "family" : "Pacanowski", "given" : "J??r??me", "non-dropping-particle" : "", "parse-names" : false, "suffix" : "" }, { "dropping-particle" : "", "family" : "Bollens", "given" : "Diane", "non-dropping-particle" : "", "parse-names" : false, "suffix" : "" }, { "dropping-particle" : "", "family" : "Poirier", "given" : "Jean Marie", "non-dropping-particle" : "", "parse-names" : false, "suffix" : "" }, { "dropping-particle" : "", "family" : "Morand-Joubert", "given" : "Laurence", "non-dropping-particle" : "", "parse-names" : false, "suffix" : "" }, { "dropping-particle" : "", "family" : "Castaigne", "given" : "Vanina", "non-dropping-particle" : "", "parse-names" : false, "suffix" : "" }, { "dropping-particle" : "", "family" : "Girard", "given" : "Pierre Marie", "non-dropping-particle" : "", "parse-names" : false, "suffix" : "" }, { "dropping-particle" : "", "family" : "Meyohas", "given" : "Marie Caroline", "non-dropping-particle" : "", "parse-names" : false, "suffix" : "" } ], "container-title" : "AIDS", "id" : "ITEM-5", "issue" : "14", "issued" : { "date-parts" : [ [ "2009", "9" ] ] }, "page" : "1923-1924", "title" : "Efficacy of darunavir despite low plasma trough levels during late pregnancy in an HIV-hepatitis C virus-infected patient", "type" : "article-journal", "volume" : "23" }, "uris" : [ "http://www.mendeley.com/documents/?uuid=fefd6066-3d18-31ae-9064-1cfa64b954c4" ] }, { "id" : "ITEM-6", "itemData" : { "DOI" : "10.3851/IMP1473", "ISBN" : "1359-6535", "ISSN" : "13596535", "PMID" : "2010169368", "abstract" : "We report a case of a vertically infected woman treated with darunavir/ritonavir plus a standard backbone before pregnancy. The analysis of darunavir/ritonavir concentrations in peripheral maternal plasma throughout pregnancy, as well as in umbilical cord blood at delivery, showed low levels of darunavir in the mother and limited transfer across the placenta. \u00a92010 International Medical Press.", "author" : [ { "dropping-particle" : "", "family" : "Pinnetti", "given" : "Carmela", "non-dropping-particle" : "", "parse-names" : false, "suffix" : "" }, { "dropping-particle" : "", "family" : "Tamburrini", "given" : "Enrica", "non-dropping-particle" : "", "parse-names" : false, "suffix" : "" }, { "dropping-particle" : "", "family" : "Ragazzoni", "given" : "Enzo", "non-dropping-particle" : "", "parse-names" : false, "suffix" : "" }, { "dropping-particle" : "", "family" : "Luca", "given" : "Andrea", "non-dropping-particle" : "De", "parse-names" : false, "suffix" : "" }, { "dropping-particle" : "", "family" : "Navarra", "given" : "Pierluigi", "non-dropping-particle" : "", "parse-names" : false, "suffix" : "" } ], "container-title" : "Antiviral Therapy", "id" : "ITEM-6", "issue" : "1", "issued" : { "date-parts" : [ [ "2010" ] ] }, "page" : "127-129", "title" : "Decreased plasma levels of darunavir/ritonavir in a vertically infected pregnant woman carrying multiclass-resistant HIV type-1", "type" : "article-journal", "volume" : "15" }, "uris" : [ "http://www.mendeley.com/documents/?uuid=e20829bb-fa2e-375c-a099-04931a058e97" ] }, { "id" : "ITEM-7", "itemData" : { "DOI" : "10.1007/s40262-015-0325-8", "ISBN" : "4026201503", "ISSN" : "11791926", "PMID" : "26369773", "abstract" : "Pregnant women are usually excluded from clinical trials. Physiologically based pharmacokinetic (PBPK) modelling may provide a method to predict pharmacokinetics in pregnant women, without the need to perform extensive in vivo clinical trials. Here, we used mechanistic modelling to delineate the potential impact of drug transporters on darunavir pharmacokinetics and to identify current knowledge gaps that limit accurate PBPK modelling of darunavir/ritonavir (darunavir/r) exposure in pregnancy. Simcyp (version 13.2) was used for PBPK modelling, using physicochemical and in vitro pharmacokinetic parameters of darunavir and ritonavir from the literature. The Michaelis-Menten constant (K m) and the maximum rate of metabolite formation (V max) for cytochrome P450 3A4-mediated darunavir biotransformation and inhibition by ritonavir were determined experimentally, while the contributions of hepatocyte influx and efflux transporters were assessed by sensitivity analysis. The simulations were compared with previously published clinical pharmacokinetic data. We found that use of a well-stirred liver model overestimated darunavir exposure substantially. A permeability-limited liver model, including hepatic uptake and efflux transporters and an efficient enterohepatic circulation step, resulted in an acceptable description of darunavir/r exposure. For the 600/100 mg darunavir/r twice-daily dose and the 800/100 mg once-daily dose, the estimated pharmacokinetic parameters were within a 2-fold range of the reported data. The predicted decreases in the area under the concentration-time curve (AUC) values during pregnancy for the twice- and once-daily doses were 27 and 41%, respectively, which were in line with the observed decreases of 17-22 and 33%. In conclusion, our data support a clinically relevant role of hepatic transporters in darunavir pharmacokinetics. By including them in our model, we successfully approximated the increase in darunavir exposure mediated by ritonavir co-administration and the decrease in darunavir exposure observed during pregnancy.", "author" : [ { "dropping-particle" : "", "family" : "Colbers", "given" : "Angela", "non-dropping-particle" : "", "parse-names" : false, "suffix" : "" }, { "dropping-particle" : "", "family" : "Greupink", "given" : "Rick", "non-dropping-particle" : "", "parse-names" : false, "suffix" : "" }, { "dropping-particle" : "", "family" : "Litjens", "given" : "Carlijn", "non-dropping-particle" : "", "parse-names" : false, "suffix" : "" }, { "dropping-particle" : "", "family" : "Burger", "given" : "David", "non-dropping-particle" : "", "parse-names" : false, "suffix" : "" }, { "dropping-particle" : "", "family" : "Russel", "given" : "Frans G.M.", "non-dropping-particle" : "", "parse-names" : false, "suffix" : "" } ], "container-title" : "Clinical Pharmacokinetics", "id" : "ITEM-7", "issue" : "3", "issued" : { "date-parts" : [ [ "2016", "3", "14" ] ] }, "page" : "381-396", "title" : "Physiologically Based Modelling of Darunavir/Ritonavir Pharmacokinetics During Pregnancy", "type" : "article-journal", "volume" : "55" }, "uris" : [ "http://www.mendeley.com/documents/?uuid=31d92b42-3e8c-3caf-984f-cb8ac98a602a" ] }, { "id" : "ITEM-8", "itemData" : { "DOI" : "10.1097/QAI.0000000000000668", "ISBN" : "1525-4135", "ISSN" : "10779450", "PMID" : "25950206", "abstract" : "Objective: To describe darunavir (DRV) pharmacokinetics with once-and twice-daily dosing during pregnancy and postpartum in HIV-infected women. Design: Women were enrolled in International Maternal Pediatric Adolescent AIDS Clinical Trials Network Protocol P1026s, a prospective nonblinded study of antiretroviral pharmacokinetics in HIV-infected pregnant women that included separate cohorts receiving DRV/ritonavir dosed at either 800 mg/100 mg once daily or 600 mg/100 mg twice daily. Methods: Intensive steady-state 12- or 24-hour pharmacokinetic profiles were performed during the second trimester, third trimester, and postpartum. DRV was measured using high-performance liquid chromatography (detection limit: 0.09 g/mL). Results: Pharmacokinetic data were available for 64 women (30 once daily and 34 twice daily dosing). Median DRV area under the concentration-time curve (AUC) and maximum concentration were significantly reduced during pregnancy with both dosing regimens compared with postpartum, whereas the last measurable concentration (Clast) was also reduced during pregnancy with once daily DRV. DRV AUC with once daily dosing was reduced by 38% during the second trimester and by 39% during the third trimester. With twice daily dosing, DRV AUC was reduced by 26% in both trimesters. The median (range) ratio of cord blood/maternal delivery DRV concentration in 32 paired samples was 0.18 (range: 0-0.82). Conclusions: DRV exposure is reduced by pregnancy. To achieve DRV plasma concentrations during pregnancy equivalent to those seen in nonpregnant adults, an increased twice daily dose may be necessary. This may be especially important for treatment-experienced women who may have developed antiretroviral resistance mutations.", "author" : [ { "dropping-particle" : "", "family" : "Stek", "given" : "Alice", "non-dropping-particle" : "", "parse-names" : false, "suffix" : "" }, { "dropping-particle" : "", "family" : "Best", "given" : "Brookie M.", "non-dropping-particle" : "", "parse-names" : false, "suffix" : "" }, { "dropping-particle" : "", "family" : "Wang", "given" : "Jiajia", "non-dropping-particle" : "", "parse-names" : false, "suffix" : "" }, { "dropping-particle" : "V.", "family" : "Capparelli", "given" : "Edmund", "non-dropping-particle" : "", "parse-names" : false, "suffix" : "" }, { "dropping-particle" : "", "family" : "Burchett", "given" : "Sandra K.", "non-dropping-particle" : "", "parse-names" : false, "suffix" : "" }, { "dropping-particle" : "", "family" : "Kreitchmann", "given" : "Regis", "non-dropping-particle" : "", "parse-names" : false, "suffix" : "" }, { "dropping-particle" : "", "family" : "Rungruengthanakit", "given" : "Kittipong", "non-dropping-particle" : "", "parse-names" : false, "suffix" : "" }, { "dropping-particle" : "", "family" : "Cressey", "given" : "Tim R.", "non-dropping-particle" : "", "parse-names" : false, "suffix" : "" }, { "dropping-particle" : "", "family" : "Mofenson", "given" : "Lynne M.", "non-dropping-particle" : "", "parse-names" : false, "suffix" : "" }, { "dropping-particle" : "", "family" : "Smith", "given" : "Elizabeth", "non-dropping-particle" : "", "parse-names" : false, "suffix" : "" }, { "dropping-particle" : "", "family" : "Shapiro", "given" : "David", "non-dropping-particle" : "", "parse-names" : false, "suffix" : "" }, { "dropping-particle" : "", "family" : "Mirochnick", "given" : "Mark", "non-dropping-particle" : "", "parse-names" : false, "suffix" : "" } ], "container-title" : "Journal of Acquired Immune Deficiency Syndromes", "id" : "ITEM-8", "issue" : "1", "issued" : { "date-parts" : [ [ "2015", "9", "1" ] ] }, "page" : "33-41", "title" : "Pharmacokinetics of once versus twice daily darunavir in pregnant HIV-infected women", "type" : "paper-conference", "volume" : "70" }, "uris" : [ "http://www.mendeley.com/documents/?uuid=bebe1d64-6789-330c-8f96-e3fba3ad1103" ] } ], "mendeley" : { "formattedCitation" : "(7,10\u201316)", "plainTextFormattedCitation" : "(7,10\u201316)", "previouslyFormattedCitation" : "(7,10\u201316)" }, "properties" : {  }, "schema" : "https://github.com/citation-style-language/schema/raw/master/csl-citation.json" }</w:instrText>
      </w:r>
      <w:r w:rsidR="00654A08">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7,10–16)</w:t>
      </w:r>
      <w:r w:rsidR="00654A08">
        <w:rPr>
          <w:rFonts w:ascii="Times New Roman" w:hAnsi="Times New Roman" w:cs="Times New Roman"/>
          <w:sz w:val="24"/>
          <w:szCs w:val="24"/>
        </w:rPr>
        <w:fldChar w:fldCharType="end"/>
      </w:r>
      <w:r w:rsidRPr="00882DF2">
        <w:rPr>
          <w:rFonts w:ascii="Times New Roman" w:hAnsi="Times New Roman" w:cs="Times New Roman"/>
          <w:sz w:val="24"/>
          <w:szCs w:val="24"/>
        </w:rPr>
        <w:t>. Several studies compare the umbilical cord blood concentration of DRV to maternal blood concentration</w:t>
      </w:r>
      <w:r w:rsidR="00654A08">
        <w:rPr>
          <w:rFonts w:ascii="Times New Roman" w:hAnsi="Times New Roman" w:cs="Times New Roman"/>
          <w:sz w:val="24"/>
          <w:szCs w:val="24"/>
        </w:rPr>
        <w:t xml:space="preserve"> </w:t>
      </w:r>
      <w:r w:rsidR="00AC3762">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DOI" : "10.1097/QAI.0000000000000668", "ISBN" : "1525-4135", "ISSN" : "10779450", "PMID" : "25950206", "abstract" : "Objective: To describe darunavir (DRV) pharmacokinetics with once-and twice-daily dosing during pregnancy and postpartum in HIV-infected women. Design: Women were enrolled in International Maternal Pediatric Adolescent AIDS Clinical Trials Network Protocol P1026s, a prospective nonblinded study of antiretroviral pharmacokinetics in HIV-infected pregnant women that included separate cohorts receiving DRV/ritonavir dosed at either 800 mg/100 mg once daily or 600 mg/100 mg twice daily. Methods: Intensive steady-state 12- or 24-hour pharmacokinetic profiles were performed during the second trimester, third trimester, and postpartum. DRV was measured using high-performance liquid chromatography (detection limit: 0.09 g/mL). Results: Pharmacokinetic data were available for 64 women (30 once daily and 34 twice daily dosing). Median DRV area under the concentration-time curve (AUC) and maximum concentration were significantly reduced during pregnancy with both dosing regimens compared with postpartum, whereas the last measurable concentration (Clast) was also reduced during pregnancy with once daily DRV. DRV AUC with once daily dosing was reduced by 38% during the second trimester and by 39% during the third trimester. With twice daily dosing, DRV AUC was reduced by 26% in both trimesters. The median (range) ratio of cord blood/maternal delivery DRV concentration in 32 paired samples was 0.18 (range: 0-0.82). Conclusions: DRV exposure is reduced by pregnancy. To achieve DRV plasma concentrations during pregnancy equivalent to those seen in nonpregnant adults, an increased twice daily dose may be necessary. This may be especially important for treatment-experienced women who may have developed antiretroviral resistance mutations.", "author" : [ { "dropping-particle" : "", "family" : "Stek", "given" : "Alice", "non-dropping-particle" : "", "parse-names" : false, "suffix" : "" }, { "dropping-particle" : "", "family" : "Best", "given" : "Brookie M.", "non-dropping-particle" : "", "parse-names" : false, "suffix" : "" }, { "dropping-particle" : "", "family" : "Wang", "given" : "Jiajia", "non-dropping-particle" : "", "parse-names" : false, "suffix" : "" }, { "dropping-particle" : "V.", "family" : "Capparelli", "given" : "Edmund", "non-dropping-particle" : "", "parse-names" : false, "suffix" : "" }, { "dropping-particle" : "", "family" : "Burchett", "given" : "Sandra K.", "non-dropping-particle" : "", "parse-names" : false, "suffix" : "" }, { "dropping-particle" : "", "family" : "Kreitchmann", "given" : "Regis", "non-dropping-particle" : "", "parse-names" : false, "suffix" : "" }, { "dropping-particle" : "", "family" : "Rungruengthanakit", "given" : "Kittipong", "non-dropping-particle" : "", "parse-names" : false, "suffix" : "" }, { "dropping-particle" : "", "family" : "Cressey", "given" : "Tim R.", "non-dropping-particle" : "", "parse-names" : false, "suffix" : "" }, { "dropping-particle" : "", "family" : "Mofenson", "given" : "Lynne M.", "non-dropping-particle" : "", "parse-names" : false, "suffix" : "" }, { "dropping-particle" : "", "family" : "Smith", "given" : "Elizabeth", "non-dropping-particle" : "", "parse-names" : false, "suffix" : "" }, { "dropping-particle" : "", "family" : "Shapiro", "given" : "David", "non-dropping-particle" : "", "parse-names" : false, "suffix" : "" }, { "dropping-particle" : "", "family" : "Mirochnick", "given" : "Mark", "non-dropping-particle" : "", "parse-names" : false, "suffix" : "" } ], "container-title" : "Journal of Acquired Immune Deficiency Syndromes", "id" : "ITEM-1", "issue" : "1", "issued" : { "date-parts" : [ [ "2015", "9", "1" ] ] }, "page" : "33-41", "title" : "Pharmacokinetics of once versus twice daily darunavir in pregnant HIV-infected women", "type" : "paper-conference", "volume" : "70" }, "uris" : [ "http://www.mendeley.com/documents/?uuid=bebe1d64-6789-330c-8f96-e3fba3ad1103" ] }, { "id" : "ITEM-2", "itemData" : { "DOI" : "10.1007/s40262-014-0185-7", "ISBN" : "0312-5963", "ISSN" : "11791926", "PMID" : "25223699", "abstract" : "BACKGROUND: Maternal-to-fetal transfer of antiretroviral drugs contributes to prevention of vertical transmission of HIV.\\n\\nOBJECTIVE: This systematic review discusses published studies containing data pertaining to the pharmacokinetics of placental transfer of antiretrovirals in humans, including paired cord and maternal plasma samples collected at the time of delivery as well as ex vivo placental perfusion models.\\n\\nMETHODS: Articles pertaining to placental transfer of antiretrovirals were identified from PubMed, from references of included articles, and from US Department of Health and Human Services Panel on Treatment of HIV-infected Pregnant Women and Prevention of Perinatal Transmission guidelines. Articles from non-human animal models or that had no original maternal-to-fetal transfer data were excluded. PRISMA guidelines were followed.\\n\\nRESULTS: A total of 103 published studies were identified. Data across studies appeared relatively consistent for the nucleoside reverse transcriptase inhibitors (NRTIs) and the non-nucleotide reverse transcriptase inhibitors (NNRTIs), with cord to maternal ratios approaching 1 for many of these agents. The protease inhibitors atazanavir and lopinavir exhibited consistent maternal-to-fetal transfer across studies, although the transfer may be influenced by variations in drug-binding proteins. The protease inhibitors indinavir, nelfinavir, and saquinavir exhibited unreliable placental transport, with cord blood concentrations that were frequently undetectable. Limited data, primarily from case reports, indicate that darunavir and raltegravir provide detectable placental transfer.\\n\\nCONCLUSION: These findings appear consistent with current guidelines of using two NRTIs plus an NNRTI, atazanavir/ritonavir, or lopinavir/ritonavir to maximize placental transfer as well as to optimally suppress maternal viral load. Darunavir/ritonavir and raltegravir may reasonably serve as second-line agents.", "author" : [ { "dropping-particle" : "", "family" : "McCormack", "given" : "Shelley A.", "non-dropping-particle" : "", "parse-names" : false, "suffix" : "" }, { "dropping-particle" : "", "family" : "Best", "given" : "Brookie M.", "non-dropping-particle" : "", "parse-names" : false, "suffix" : "" } ], "container-title" : "Clinical Pharmacokinetics", "id" : "ITEM-2", "issue" : "11", "issued" : { "date-parts" : [ [ "2014", "11", "16" ] ] }, "page" : "989-1004", "title" : "Protecting the Fetus Against HIV Infection: A Systematic Review of Placental Transfer of Antiretrovirals", "type" : "article-journal", "volume" : "53" }, "uris" : [ "http://www.mendeley.com/documents/?uuid=4195cad9-46e4-3aa1-8040-9de0efecd086" ] } ], "mendeley" : { "formattedCitation" : "(15,17)", "plainTextFormattedCitation" : "(15,17)", "previouslyFormattedCitation" : "(15,17)" }, "properties" : {  }, "schema" : "https://github.com/citation-style-language/schema/raw/master/csl-citation.json" }</w:instrText>
      </w:r>
      <w:r w:rsidR="00AC3762">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15,17)</w:t>
      </w:r>
      <w:r w:rsidR="00AC3762">
        <w:rPr>
          <w:rFonts w:ascii="Times New Roman" w:hAnsi="Times New Roman" w:cs="Times New Roman"/>
          <w:sz w:val="24"/>
          <w:szCs w:val="24"/>
        </w:rPr>
        <w:fldChar w:fldCharType="end"/>
      </w:r>
      <w:r w:rsidRPr="00882DF2">
        <w:rPr>
          <w:rFonts w:ascii="Times New Roman" w:hAnsi="Times New Roman" w:cs="Times New Roman"/>
          <w:sz w:val="24"/>
          <w:szCs w:val="24"/>
        </w:rPr>
        <w:t xml:space="preserve">. </w:t>
      </w:r>
    </w:p>
    <w:p w14:paraId="0A4928C3"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33AD66FB" w14:textId="4B92BC85" w:rsidR="00882DF2" w:rsidRPr="00882DF2" w:rsidRDefault="00882DF2" w:rsidP="00882DF2">
      <w:pPr>
        <w:spacing w:after="0" w:line="240" w:lineRule="auto"/>
        <w:jc w:val="both"/>
        <w:outlineLvl w:val="0"/>
        <w:rPr>
          <w:rFonts w:ascii="Times New Roman" w:hAnsi="Times New Roman" w:cs="Times New Roman"/>
          <w:sz w:val="24"/>
          <w:szCs w:val="24"/>
        </w:rPr>
      </w:pPr>
      <w:r w:rsidRPr="00882DF2">
        <w:rPr>
          <w:rFonts w:ascii="Times New Roman" w:hAnsi="Times New Roman" w:cs="Times New Roman"/>
          <w:sz w:val="24"/>
          <w:szCs w:val="24"/>
        </w:rPr>
        <w:t xml:space="preserve">The aim of this paper was to study the pharmacokinetic profile, antiviral activity and safety of </w:t>
      </w:r>
      <w:r w:rsidRPr="00882DF2">
        <w:rPr>
          <w:rFonts w:ascii="Times New Roman" w:hAnsi="Times New Roman" w:cs="Times New Roman"/>
          <w:sz w:val="24"/>
          <w:szCs w:val="24"/>
          <w:lang w:val="en-US"/>
        </w:rPr>
        <w:t>DRV/r</w:t>
      </w:r>
      <w:r w:rsidRPr="00882DF2" w:rsidDel="00353FA4">
        <w:rPr>
          <w:rFonts w:ascii="Times New Roman" w:hAnsi="Times New Roman" w:cs="Times New Roman"/>
          <w:sz w:val="24"/>
          <w:szCs w:val="24"/>
        </w:rPr>
        <w:t xml:space="preserve"> </w:t>
      </w:r>
      <w:r w:rsidRPr="00882DF2">
        <w:rPr>
          <w:rFonts w:ascii="Times New Roman" w:hAnsi="Times New Roman" w:cs="Times New Roman"/>
          <w:sz w:val="24"/>
          <w:szCs w:val="24"/>
        </w:rPr>
        <w:t>800mg/100mg OD in HIV infected pregnant women.</w:t>
      </w:r>
    </w:p>
    <w:p w14:paraId="1E54701F"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285E0CEF" w14:textId="77777777" w:rsidR="00882DF2" w:rsidRPr="00882DF2" w:rsidRDefault="00882DF2" w:rsidP="00882DF2">
      <w:pPr>
        <w:spacing w:after="0" w:line="240" w:lineRule="auto"/>
        <w:jc w:val="both"/>
        <w:outlineLvl w:val="0"/>
        <w:rPr>
          <w:rFonts w:ascii="Times New Roman" w:hAnsi="Times New Roman" w:cs="Times New Roman"/>
          <w:b/>
          <w:sz w:val="32"/>
          <w:szCs w:val="24"/>
        </w:rPr>
      </w:pPr>
    </w:p>
    <w:p w14:paraId="3B230517" w14:textId="77777777" w:rsidR="00882DF2" w:rsidRPr="00882DF2" w:rsidRDefault="00882DF2" w:rsidP="00882DF2">
      <w:pPr>
        <w:spacing w:after="0" w:line="240" w:lineRule="auto"/>
        <w:jc w:val="both"/>
        <w:outlineLvl w:val="0"/>
        <w:rPr>
          <w:rFonts w:ascii="Times New Roman" w:hAnsi="Times New Roman" w:cs="Times New Roman"/>
          <w:b/>
          <w:sz w:val="32"/>
          <w:szCs w:val="24"/>
        </w:rPr>
      </w:pPr>
      <w:r w:rsidRPr="00882DF2">
        <w:rPr>
          <w:rFonts w:ascii="Times New Roman" w:hAnsi="Times New Roman" w:cs="Times New Roman"/>
          <w:b/>
          <w:sz w:val="32"/>
          <w:szCs w:val="24"/>
        </w:rPr>
        <w:t>Methods</w:t>
      </w:r>
    </w:p>
    <w:p w14:paraId="49871C25" w14:textId="77777777" w:rsidR="00882DF2" w:rsidRPr="00882DF2" w:rsidRDefault="00882DF2" w:rsidP="00882DF2">
      <w:pPr>
        <w:spacing w:after="0" w:line="240" w:lineRule="auto"/>
        <w:jc w:val="both"/>
        <w:outlineLvl w:val="0"/>
        <w:rPr>
          <w:rFonts w:ascii="Times New Roman" w:hAnsi="Times New Roman" w:cs="Times New Roman"/>
          <w:b/>
          <w:i/>
          <w:sz w:val="32"/>
          <w:szCs w:val="24"/>
        </w:rPr>
      </w:pPr>
    </w:p>
    <w:p w14:paraId="5F4F9AA5" w14:textId="77777777" w:rsidR="00882DF2" w:rsidRPr="00882DF2" w:rsidRDefault="00882DF2" w:rsidP="00882DF2">
      <w:pPr>
        <w:spacing w:after="0" w:line="240" w:lineRule="auto"/>
        <w:jc w:val="both"/>
        <w:outlineLvl w:val="0"/>
        <w:rPr>
          <w:rFonts w:ascii="Times New Roman" w:hAnsi="Times New Roman" w:cs="Times New Roman"/>
          <w:b/>
          <w:i/>
          <w:sz w:val="24"/>
          <w:szCs w:val="24"/>
        </w:rPr>
      </w:pPr>
      <w:r w:rsidRPr="00882DF2">
        <w:rPr>
          <w:rFonts w:ascii="Times New Roman" w:hAnsi="Times New Roman" w:cs="Times New Roman"/>
          <w:b/>
          <w:i/>
          <w:sz w:val="24"/>
          <w:szCs w:val="24"/>
        </w:rPr>
        <w:t>Subjects</w:t>
      </w:r>
    </w:p>
    <w:p w14:paraId="0BEC98AA" w14:textId="7DD695F7" w:rsidR="00882DF2" w:rsidRDefault="00882DF2" w:rsidP="00882DF2">
      <w:pPr>
        <w:spacing w:after="0" w:line="240" w:lineRule="auto"/>
        <w:jc w:val="both"/>
        <w:outlineLvl w:val="0"/>
        <w:rPr>
          <w:rFonts w:ascii="Times New Roman" w:hAnsi="Times New Roman" w:cs="Times New Roman"/>
          <w:sz w:val="24"/>
          <w:szCs w:val="24"/>
        </w:rPr>
      </w:pPr>
      <w:r w:rsidRPr="00882DF2">
        <w:rPr>
          <w:rFonts w:ascii="Times New Roman" w:hAnsi="Times New Roman" w:cs="Times New Roman"/>
          <w:sz w:val="24"/>
          <w:szCs w:val="24"/>
        </w:rPr>
        <w:t xml:space="preserve">HIV-infected pregnant women attending the Rotunda Hospital were recruited to be part of this study. Informed consent was obtained from the patients to receive a triple drug ART regimen containing the oral DRV capsule boosted with ritonavir at a standard dose of DRV/r 800/100mg OD as part of their antiretroviral regimen, have their plasma DRV concentrations measured throughout pregnancy and for the data to be published in this study. </w:t>
      </w:r>
    </w:p>
    <w:p w14:paraId="2C441726" w14:textId="77777777" w:rsidR="00014CD5" w:rsidRPr="00882DF2" w:rsidRDefault="00014CD5" w:rsidP="00882DF2">
      <w:pPr>
        <w:spacing w:after="0" w:line="240" w:lineRule="auto"/>
        <w:jc w:val="both"/>
        <w:outlineLvl w:val="0"/>
        <w:rPr>
          <w:rFonts w:ascii="Times New Roman" w:hAnsi="Times New Roman" w:cs="Times New Roman"/>
          <w:sz w:val="24"/>
          <w:szCs w:val="24"/>
        </w:rPr>
      </w:pPr>
    </w:p>
    <w:p w14:paraId="0EA97ABE" w14:textId="77777777" w:rsidR="00882DF2" w:rsidRPr="00882DF2" w:rsidRDefault="00882DF2" w:rsidP="00882DF2">
      <w:pPr>
        <w:spacing w:after="0" w:line="240" w:lineRule="auto"/>
        <w:jc w:val="both"/>
        <w:outlineLvl w:val="0"/>
        <w:rPr>
          <w:rFonts w:ascii="Times New Roman" w:hAnsi="Times New Roman" w:cs="Times New Roman"/>
          <w:b/>
          <w:i/>
          <w:sz w:val="24"/>
          <w:szCs w:val="24"/>
        </w:rPr>
      </w:pPr>
      <w:r w:rsidRPr="00882DF2">
        <w:rPr>
          <w:rFonts w:ascii="Times New Roman" w:hAnsi="Times New Roman" w:cs="Times New Roman"/>
          <w:b/>
          <w:i/>
          <w:sz w:val="24"/>
          <w:szCs w:val="24"/>
        </w:rPr>
        <w:t>Study Design</w:t>
      </w:r>
    </w:p>
    <w:p w14:paraId="16D67B5B" w14:textId="77777777" w:rsidR="00882DF2" w:rsidRPr="00882DF2" w:rsidRDefault="00882DF2" w:rsidP="00882DF2">
      <w:pPr>
        <w:spacing w:after="0" w:line="240" w:lineRule="auto"/>
        <w:jc w:val="both"/>
        <w:outlineLvl w:val="0"/>
        <w:rPr>
          <w:rFonts w:ascii="Times New Roman" w:hAnsi="Times New Roman" w:cs="Times New Roman"/>
          <w:sz w:val="24"/>
          <w:szCs w:val="24"/>
        </w:rPr>
      </w:pPr>
      <w:r w:rsidRPr="00882DF2">
        <w:rPr>
          <w:rFonts w:ascii="Times New Roman" w:hAnsi="Times New Roman" w:cs="Times New Roman"/>
          <w:sz w:val="24"/>
          <w:szCs w:val="24"/>
        </w:rPr>
        <w:t>Blood sampling was performed in the first, second and third trimesters as well as in the postpartum period in women on antiretroviral treatment including DRV/r. Maternal and cord blood samples were also taken at labour and delivery. Demographic and clinical parameters were corrected. Plasma Viral Load (</w:t>
      </w:r>
      <w:proofErr w:type="spellStart"/>
      <w:r w:rsidRPr="00882DF2">
        <w:rPr>
          <w:rFonts w:ascii="Times New Roman" w:hAnsi="Times New Roman" w:cs="Times New Roman"/>
          <w:sz w:val="24"/>
          <w:szCs w:val="24"/>
        </w:rPr>
        <w:t>pVL</w:t>
      </w:r>
      <w:proofErr w:type="spellEnd"/>
      <w:r w:rsidRPr="00882DF2">
        <w:rPr>
          <w:rFonts w:ascii="Times New Roman" w:hAnsi="Times New Roman" w:cs="Times New Roman"/>
          <w:sz w:val="24"/>
          <w:szCs w:val="24"/>
        </w:rPr>
        <w:t xml:space="preserve">) of HIV and CD4 cell counts were monitored at the time of TDM sampling and at the time nearest to delivery. </w:t>
      </w:r>
    </w:p>
    <w:p w14:paraId="3D470B9B"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6994FFF7" w14:textId="77777777" w:rsidR="00882DF2" w:rsidRPr="00882DF2" w:rsidRDefault="00882DF2" w:rsidP="00882DF2">
      <w:pPr>
        <w:spacing w:after="0" w:line="240" w:lineRule="auto"/>
        <w:jc w:val="both"/>
        <w:outlineLvl w:val="0"/>
        <w:rPr>
          <w:rFonts w:ascii="Times New Roman" w:hAnsi="Times New Roman" w:cs="Times New Roman"/>
          <w:b/>
          <w:i/>
          <w:sz w:val="24"/>
          <w:szCs w:val="24"/>
        </w:rPr>
      </w:pPr>
      <w:r w:rsidRPr="00882DF2">
        <w:rPr>
          <w:rFonts w:ascii="Times New Roman" w:hAnsi="Times New Roman" w:cs="Times New Roman"/>
          <w:b/>
          <w:i/>
          <w:sz w:val="24"/>
          <w:szCs w:val="24"/>
        </w:rPr>
        <w:t>Analytical and Pharmacokinetic Methods</w:t>
      </w:r>
    </w:p>
    <w:p w14:paraId="142C8B96" w14:textId="77777777" w:rsidR="00882DF2" w:rsidRPr="00882DF2" w:rsidRDefault="00882DF2" w:rsidP="00882DF2">
      <w:pPr>
        <w:spacing w:after="0" w:line="240" w:lineRule="auto"/>
        <w:jc w:val="both"/>
        <w:outlineLvl w:val="0"/>
        <w:rPr>
          <w:rFonts w:ascii="Times New Roman" w:hAnsi="Times New Roman" w:cs="Times New Roman"/>
          <w:sz w:val="24"/>
          <w:szCs w:val="24"/>
        </w:rPr>
      </w:pPr>
      <w:r w:rsidRPr="00882DF2">
        <w:rPr>
          <w:rFonts w:ascii="Times New Roman" w:hAnsi="Times New Roman" w:cs="Times New Roman"/>
          <w:sz w:val="24"/>
          <w:szCs w:val="24"/>
        </w:rPr>
        <w:t xml:space="preserve">Blood samples were taken by </w:t>
      </w:r>
      <w:proofErr w:type="spellStart"/>
      <w:r w:rsidRPr="00882DF2">
        <w:rPr>
          <w:rFonts w:ascii="Times New Roman" w:hAnsi="Times New Roman" w:cs="Times New Roman"/>
          <w:sz w:val="24"/>
          <w:szCs w:val="24"/>
        </w:rPr>
        <w:t>venipuncture</w:t>
      </w:r>
      <w:proofErr w:type="spellEnd"/>
      <w:r w:rsidRPr="00882DF2">
        <w:rPr>
          <w:rFonts w:ascii="Times New Roman" w:hAnsi="Times New Roman" w:cs="Times New Roman"/>
          <w:sz w:val="24"/>
          <w:szCs w:val="24"/>
        </w:rPr>
        <w:t xml:space="preserve"> the morning after the previous dose of DRV/r (approximately 14-20 hours post-dose). The time of drug intake was recorded. In addition, maternal blood and umbilical cord blood samples were collected at delivery. </w:t>
      </w:r>
    </w:p>
    <w:p w14:paraId="0BF3BFB4" w14:textId="77777777" w:rsidR="00882DF2" w:rsidRPr="00882DF2" w:rsidRDefault="00882DF2" w:rsidP="00882DF2">
      <w:pPr>
        <w:spacing w:after="0" w:line="240" w:lineRule="auto"/>
        <w:jc w:val="both"/>
        <w:outlineLvl w:val="0"/>
        <w:rPr>
          <w:rFonts w:ascii="Times New Roman" w:hAnsi="Times New Roman" w:cs="Times New Roman"/>
          <w:sz w:val="24"/>
          <w:szCs w:val="24"/>
        </w:rPr>
      </w:pPr>
    </w:p>
    <w:p w14:paraId="210E1770" w14:textId="40B60AD6" w:rsidR="00882DF2" w:rsidRPr="00882DF2" w:rsidRDefault="00882DF2" w:rsidP="00882DF2">
      <w:pPr>
        <w:spacing w:after="0" w:line="240" w:lineRule="auto"/>
        <w:jc w:val="both"/>
        <w:outlineLvl w:val="0"/>
        <w:rPr>
          <w:rFonts w:ascii="Times New Roman" w:hAnsi="Times New Roman" w:cs="Times New Roman"/>
          <w:sz w:val="24"/>
          <w:szCs w:val="24"/>
        </w:rPr>
      </w:pPr>
      <w:r w:rsidRPr="00882DF2">
        <w:rPr>
          <w:rFonts w:ascii="Times New Roman" w:hAnsi="Times New Roman" w:cs="Times New Roman"/>
          <w:sz w:val="24"/>
          <w:szCs w:val="24"/>
        </w:rPr>
        <w:t xml:space="preserve">Blood was collected in heparin tubes and centrifuged at 1000 </w:t>
      </w:r>
      <w:r w:rsidRPr="00882DF2">
        <w:rPr>
          <w:rFonts w:ascii="Times New Roman" w:hAnsi="Times New Roman" w:cs="Times New Roman"/>
          <w:i/>
          <w:sz w:val="24"/>
          <w:szCs w:val="24"/>
        </w:rPr>
        <w:t>g</w:t>
      </w:r>
      <w:r w:rsidRPr="00882DF2">
        <w:rPr>
          <w:rFonts w:ascii="Times New Roman" w:hAnsi="Times New Roman" w:cs="Times New Roman"/>
          <w:sz w:val="24"/>
          <w:szCs w:val="24"/>
        </w:rPr>
        <w:t>, 10 min; 4˚C and the plasma removed and stored at -30˚C. Prior to analysis the plasma was heat inactivated (58˚C, 40 min). Total plasma DRV concentrations were determined using a validated HPLC-MS/MS methodology (Lab21, Cambridge UK)</w:t>
      </w:r>
      <w:r w:rsidR="00014CD5">
        <w:rPr>
          <w:rFonts w:ascii="Times New Roman" w:hAnsi="Times New Roman" w:cs="Times New Roman"/>
          <w:sz w:val="24"/>
          <w:szCs w:val="24"/>
        </w:rPr>
        <w:t xml:space="preserve"> </w:t>
      </w:r>
      <w:r w:rsidR="00014CD5">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DOI" : "10.1016/j.clinbiochem.2010.06.012", "ISSN" : "00099120", "PMID" : "20599871", "abstract" : "Therapeutic drug monitoring of critical dose immunosuppressant drugs is established clinical practice and there are similar good reasons to monitor antiretrovirals. The aim of this article is to review the recent literature (last five years), with particular reference to the use of liquid chromatography-tandem mass spectrometry (LC-MS/MS). LC-MS/MS offers many potential advantages. The superior selectivity of LC-MS/MS over immunoassays for immunosuppressant drugs has been widely reported. Simultaneous measurement of a number of drugs can be performed. It is currently routine practice for the four major immunosuppressants (cyclosporin, tacrolimus, sirolimus and everolimus) to be simultaneously measured in whole blood. While up to 17 antiretroviral drugs have been simultaneously measured in plasma. The exquisite sensitivity of LC-MS/MS also provides the opportunity to measure these drugs in alternative matrices, such as dried blood spots, saliva, peripheral blood mononuclear cells and tissue. However, the clinical utility of measuring these classes of drugs in alternative matrices is still to be determined. \u00a9 2010 The Canadian Society of Clinical Chemists.", "author" : [ { "dropping-particle" : "", "family" : "Taylor", "given" : "Paul J.", "non-dropping-particle" : "", "parse-names" : false, "suffix" : "" }, { "dropping-particle" : "", "family" : "Tai", "given" : "Chun Hui", "non-dropping-particle" : "", "parse-names" : false, "suffix" : "" }, { "dropping-particle" : "", "family" : "Franklin", "given" : "Michael E.", "non-dropping-particle" : "", "parse-names" : false, "suffix" : "" }, { "dropping-particle" : "", "family" : "Pillans", "given" : "Peter I.", "non-dropping-particle" : "", "parse-names" : false, "suffix" : "" } ], "container-title" : "Clinical Biochemistry", "id" : "ITEM-1", "issue" : "1", "issued" : { "date-parts" : [ [ "2011", "1" ] ] }, "page" : "14-20", "title" : "The current role of liquid chromatography-tandem mass spectrometry in therapeutic drug monitoring of immunosuppressant and antiretroviral drugs", "type" : "article-journal", "volume" : "44" }, "uris" : [ "http://www.mendeley.com/documents/?uuid=c2b1d2e8-cdc7-3b25-a82b-b2b38c8d6e8e" ] } ], "mendeley" : { "formattedCitation" : "(18)", "plainTextFormattedCitation" : "(18)", "previouslyFormattedCitation" : "(18)" }, "properties" : {  }, "schema" : "https://github.com/citation-style-language/schema/raw/master/csl-citation.json" }</w:instrText>
      </w:r>
      <w:r w:rsidR="00014CD5">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18)</w:t>
      </w:r>
      <w:r w:rsidR="00014CD5">
        <w:rPr>
          <w:rFonts w:ascii="Times New Roman" w:hAnsi="Times New Roman" w:cs="Times New Roman"/>
          <w:sz w:val="24"/>
          <w:szCs w:val="24"/>
        </w:rPr>
        <w:fldChar w:fldCharType="end"/>
      </w:r>
      <w:r w:rsidR="00014CD5">
        <w:rPr>
          <w:rFonts w:ascii="Times New Roman" w:hAnsi="Times New Roman" w:cs="Times New Roman"/>
          <w:sz w:val="24"/>
          <w:szCs w:val="24"/>
        </w:rPr>
        <w:t>.</w:t>
      </w:r>
      <w:r w:rsidRPr="00882DF2">
        <w:rPr>
          <w:rFonts w:ascii="Times New Roman" w:hAnsi="Times New Roman" w:cs="Times New Roman"/>
          <w:sz w:val="24"/>
          <w:szCs w:val="24"/>
        </w:rPr>
        <w:t xml:space="preserve"> The assay lower limit of quantification (LLQ) for DRV was 78.1 ng/</w:t>
      </w:r>
      <w:proofErr w:type="spellStart"/>
      <w:r w:rsidRPr="00882DF2">
        <w:rPr>
          <w:rFonts w:ascii="Times New Roman" w:hAnsi="Times New Roman" w:cs="Times New Roman"/>
          <w:sz w:val="24"/>
          <w:szCs w:val="24"/>
        </w:rPr>
        <w:t>mL.</w:t>
      </w:r>
      <w:proofErr w:type="spellEnd"/>
    </w:p>
    <w:p w14:paraId="34A5DC42" w14:textId="77777777" w:rsidR="00882DF2" w:rsidRPr="00882DF2" w:rsidRDefault="00882DF2" w:rsidP="00882DF2">
      <w:pPr>
        <w:spacing w:after="0" w:line="240" w:lineRule="auto"/>
        <w:jc w:val="both"/>
        <w:outlineLvl w:val="0"/>
        <w:rPr>
          <w:rFonts w:ascii="Times New Roman" w:hAnsi="Times New Roman" w:cs="Times New Roman"/>
          <w:sz w:val="32"/>
          <w:szCs w:val="24"/>
        </w:rPr>
      </w:pPr>
    </w:p>
    <w:p w14:paraId="59FFAF22" w14:textId="77777777" w:rsidR="00882DF2" w:rsidRPr="00882DF2" w:rsidRDefault="00882DF2" w:rsidP="00882DF2">
      <w:pPr>
        <w:spacing w:after="0" w:line="240" w:lineRule="auto"/>
        <w:jc w:val="both"/>
        <w:outlineLvl w:val="0"/>
        <w:rPr>
          <w:rFonts w:ascii="Times New Roman" w:hAnsi="Times New Roman" w:cs="Times New Roman"/>
          <w:b/>
          <w:i/>
          <w:sz w:val="24"/>
          <w:szCs w:val="24"/>
        </w:rPr>
      </w:pPr>
      <w:r w:rsidRPr="00882DF2">
        <w:rPr>
          <w:rFonts w:ascii="Times New Roman" w:hAnsi="Times New Roman" w:cs="Times New Roman"/>
          <w:b/>
          <w:i/>
          <w:sz w:val="24"/>
          <w:szCs w:val="24"/>
        </w:rPr>
        <w:t>Data Analysis</w:t>
      </w:r>
    </w:p>
    <w:p w14:paraId="40EE9F6A" w14:textId="4E6D0CE6"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 xml:space="preserve">The demographic and clinical characteristics are presented as the median (range). Measured DRV plasma concentrations were expressed as the geometric mean with 95% confidence intervals (95% CI). </w:t>
      </w:r>
      <w:r w:rsidRPr="00882DF2">
        <w:rPr>
          <w:rStyle w:val="apple-converted-space"/>
          <w:rFonts w:ascii="Times New Roman" w:hAnsi="Times New Roman" w:cs="Times New Roman"/>
          <w:sz w:val="24"/>
          <w:szCs w:val="24"/>
          <w:shd w:val="clear" w:color="auto" w:fill="FFFFFF"/>
        </w:rPr>
        <w:t>The measured concentrations were then extrapolated to 24 hours post-dose (C</w:t>
      </w:r>
      <w:r w:rsidRPr="00882DF2">
        <w:rPr>
          <w:rStyle w:val="apple-converted-space"/>
          <w:rFonts w:ascii="Times New Roman" w:hAnsi="Times New Roman" w:cs="Times New Roman"/>
          <w:sz w:val="24"/>
          <w:szCs w:val="24"/>
          <w:shd w:val="clear" w:color="auto" w:fill="FFFFFF"/>
          <w:vertAlign w:val="subscript"/>
        </w:rPr>
        <w:t>24</w:t>
      </w:r>
      <w:r w:rsidRPr="00882DF2">
        <w:rPr>
          <w:rStyle w:val="apple-converted-space"/>
          <w:rFonts w:ascii="Times New Roman" w:hAnsi="Times New Roman" w:cs="Times New Roman"/>
          <w:sz w:val="24"/>
          <w:szCs w:val="24"/>
          <w:shd w:val="clear" w:color="auto" w:fill="FFFFFF"/>
        </w:rPr>
        <w:t>; ng/mL) using the established half-life (15 hours) for DRV in the presence of RTV (</w:t>
      </w:r>
      <w:proofErr w:type="spellStart"/>
      <w:r w:rsidRPr="00882DF2">
        <w:rPr>
          <w:rStyle w:val="apple-converted-space"/>
          <w:rFonts w:ascii="Times New Roman" w:hAnsi="Times New Roman" w:cs="Times New Roman"/>
          <w:sz w:val="24"/>
          <w:szCs w:val="24"/>
          <w:shd w:val="clear" w:color="auto" w:fill="FFFFFF"/>
        </w:rPr>
        <w:t>Prezista</w:t>
      </w:r>
      <w:proofErr w:type="spellEnd"/>
      <w:r w:rsidRPr="00882DF2">
        <w:rPr>
          <w:rStyle w:val="apple-converted-space"/>
          <w:rFonts w:ascii="Times New Roman" w:hAnsi="Times New Roman" w:cs="Times New Roman"/>
          <w:sz w:val="24"/>
          <w:szCs w:val="24"/>
          <w:shd w:val="clear" w:color="auto" w:fill="FFFFFF"/>
        </w:rPr>
        <w:t xml:space="preserve"> 400 mg film coated tablets, Summary of Product Characteristics). This enabled normalisation of the effect of variable sampling times post drug intake.</w:t>
      </w:r>
      <w:r w:rsidRPr="00882DF2">
        <w:rPr>
          <w:rStyle w:val="apple-converted-space"/>
          <w:rFonts w:ascii="Times New Roman" w:hAnsi="Times New Roman" w:cs="Times New Roman"/>
          <w:sz w:val="15"/>
          <w:szCs w:val="15"/>
          <w:shd w:val="clear" w:color="auto" w:fill="FFFFFF"/>
        </w:rPr>
        <w:t xml:space="preserve"> </w:t>
      </w:r>
      <w:r w:rsidRPr="00882DF2">
        <w:rPr>
          <w:rStyle w:val="apple-converted-space"/>
          <w:rFonts w:ascii="Times New Roman" w:hAnsi="Times New Roman" w:cs="Times New Roman"/>
          <w:sz w:val="24"/>
          <w:szCs w:val="24"/>
          <w:shd w:val="clear" w:color="auto" w:fill="FFFFFF"/>
        </w:rPr>
        <w:t xml:space="preserve">Values with missing drug intake data were excluded. </w:t>
      </w:r>
      <w:r w:rsidRPr="00882DF2">
        <w:rPr>
          <w:rFonts w:ascii="Times New Roman" w:hAnsi="Times New Roman" w:cs="Times New Roman"/>
          <w:sz w:val="24"/>
          <w:szCs w:val="24"/>
        </w:rPr>
        <w:t>Inter-subject variation in plasma concentrations was estimated using a coefficient of variation, expressed as a percentage (CV%) [%CV = (standard deviation/</w:t>
      </w:r>
      <w:proofErr w:type="gramStart"/>
      <w:r w:rsidRPr="00882DF2">
        <w:rPr>
          <w:rFonts w:ascii="Times New Roman" w:hAnsi="Times New Roman" w:cs="Times New Roman"/>
          <w:sz w:val="24"/>
          <w:szCs w:val="24"/>
        </w:rPr>
        <w:t>mean)*</w:t>
      </w:r>
      <w:proofErr w:type="gramEnd"/>
      <w:r w:rsidRPr="00882DF2">
        <w:rPr>
          <w:rFonts w:ascii="Times New Roman" w:hAnsi="Times New Roman" w:cs="Times New Roman"/>
          <w:sz w:val="24"/>
          <w:szCs w:val="24"/>
        </w:rPr>
        <w:t>100].  DRV plasma concentrations at antepartum and postpartum were related to the drug’s EC</w:t>
      </w:r>
      <w:r w:rsidRPr="00882DF2">
        <w:rPr>
          <w:rFonts w:ascii="Times New Roman" w:hAnsi="Times New Roman" w:cs="Times New Roman"/>
          <w:sz w:val="24"/>
          <w:szCs w:val="24"/>
          <w:vertAlign w:val="subscript"/>
        </w:rPr>
        <w:t>50</w:t>
      </w:r>
      <w:r w:rsidRPr="00882DF2">
        <w:rPr>
          <w:rFonts w:ascii="Times New Roman" w:hAnsi="Times New Roman" w:cs="Times New Roman"/>
          <w:sz w:val="24"/>
          <w:szCs w:val="24"/>
        </w:rPr>
        <w:t xml:space="preserve"> (550 ng/mL) for protease inhibitor resistant HIV-1 strains</w:t>
      </w:r>
      <w:r w:rsidR="00014CD5">
        <w:rPr>
          <w:rFonts w:ascii="Times New Roman" w:hAnsi="Times New Roman" w:cs="Times New Roman"/>
          <w:sz w:val="24"/>
          <w:szCs w:val="24"/>
        </w:rPr>
        <w:t xml:space="preserve"> </w:t>
      </w:r>
      <w:r w:rsidRPr="00882DF2">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abstract" : "These highlights do not include all the information needed to use PREZISTA safely and effectively. See Full Prescribing Information for PREZISTA.", "author" : [ { "dropping-particle" : "", "family" : "Janssen Products LP", "given" : "", "non-dropping-particle" : "", "parse-names" : false, "suffix" : "" } ], "id" : "ITEM-1", "issued" : { "date-parts" : [ [ "2016" ] ] }, "title" : "FDA Label : PREZISTA- darunavir tablet, film coated; PREZISTA- darunavir suspension", "type" : "article" }, "uris" : [ "http://www.mendeley.com/documents/?uuid=b0e669c4-874a-3cb2-a2ab-11400a39fe39" ] } ], "mendeley" : { "formattedCitation" : "(5)", "plainTextFormattedCitation" : "(5)", "previouslyFormattedCitation" : "(5)" }, "properties" : {  }, "schema" : "https://github.com/citation-style-language/schema/raw/master/csl-citation.json" }</w:instrText>
      </w:r>
      <w:r w:rsidRPr="00882DF2">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5)</w:t>
      </w:r>
      <w:r w:rsidRPr="00882DF2">
        <w:rPr>
          <w:rFonts w:ascii="Times New Roman" w:hAnsi="Times New Roman" w:cs="Times New Roman"/>
          <w:sz w:val="24"/>
          <w:szCs w:val="24"/>
        </w:rPr>
        <w:fldChar w:fldCharType="end"/>
      </w:r>
      <w:r w:rsidR="00014CD5">
        <w:rPr>
          <w:rFonts w:ascii="Times New Roman" w:hAnsi="Times New Roman" w:cs="Times New Roman"/>
          <w:sz w:val="24"/>
          <w:szCs w:val="24"/>
        </w:rPr>
        <w:t>.</w:t>
      </w:r>
      <w:r w:rsidRPr="00882DF2">
        <w:rPr>
          <w:rFonts w:ascii="Times New Roman" w:hAnsi="Times New Roman" w:cs="Times New Roman"/>
          <w:sz w:val="24"/>
          <w:szCs w:val="24"/>
        </w:rPr>
        <w:t xml:space="preserve"> The placental transfer of DRV was determined by calculation of a cord blood-to-maternal plasma ratio (C/M ratio) from maternal and cord blood samples obtained at delivery.</w:t>
      </w:r>
    </w:p>
    <w:p w14:paraId="1D668D36" w14:textId="77777777" w:rsidR="00882DF2" w:rsidRPr="00882DF2" w:rsidRDefault="00882DF2" w:rsidP="00882DF2">
      <w:pPr>
        <w:spacing w:after="0" w:line="240" w:lineRule="auto"/>
        <w:jc w:val="both"/>
        <w:rPr>
          <w:rFonts w:ascii="Times New Roman" w:hAnsi="Times New Roman" w:cs="Times New Roman"/>
          <w:sz w:val="24"/>
          <w:szCs w:val="24"/>
        </w:rPr>
      </w:pPr>
    </w:p>
    <w:p w14:paraId="02441315" w14:textId="77777777"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 xml:space="preserve">Differences antepartum versus postpartum were assessed independently using a One-Way ANOVA, with a Bonferroni correction to test for multiple comparisons. Normality of data was assessed using a Shapiro-Wilk test, and non-normally distributed data were log transformed. All statistics were performed and analysed using </w:t>
      </w:r>
      <w:proofErr w:type="spellStart"/>
      <w:r w:rsidRPr="00882DF2">
        <w:rPr>
          <w:rFonts w:ascii="Times New Roman" w:hAnsi="Times New Roman" w:cs="Times New Roman"/>
          <w:sz w:val="24"/>
          <w:szCs w:val="24"/>
        </w:rPr>
        <w:t>Statsdirect</w:t>
      </w:r>
      <w:proofErr w:type="spellEnd"/>
      <w:r w:rsidRPr="00882DF2">
        <w:rPr>
          <w:rFonts w:ascii="Times New Roman" w:hAnsi="Times New Roman" w:cs="Times New Roman"/>
          <w:sz w:val="24"/>
          <w:szCs w:val="24"/>
        </w:rPr>
        <w:t xml:space="preserve"> (Version 3.0.171</w:t>
      </w:r>
      <w:r w:rsidRPr="00882DF2">
        <w:rPr>
          <w:rFonts w:ascii="Times New Roman" w:hAnsi="Times New Roman" w:cs="Times New Roman"/>
          <w:sz w:val="24"/>
          <w:szCs w:val="24"/>
          <w:vertAlign w:val="superscript"/>
        </w:rPr>
        <w:t>©</w:t>
      </w:r>
      <w:r w:rsidRPr="00882DF2">
        <w:rPr>
          <w:rFonts w:ascii="Times New Roman" w:hAnsi="Times New Roman" w:cs="Times New Roman"/>
          <w:sz w:val="24"/>
          <w:szCs w:val="24"/>
        </w:rPr>
        <w:t xml:space="preserve">, Biomedical Software, </w:t>
      </w:r>
      <w:proofErr w:type="spellStart"/>
      <w:r w:rsidRPr="00882DF2">
        <w:rPr>
          <w:rFonts w:ascii="Times New Roman" w:hAnsi="Times New Roman" w:cs="Times New Roman"/>
          <w:sz w:val="24"/>
          <w:szCs w:val="24"/>
        </w:rPr>
        <w:t>Statsdirect</w:t>
      </w:r>
      <w:proofErr w:type="spellEnd"/>
      <w:r w:rsidRPr="00882DF2">
        <w:rPr>
          <w:rFonts w:ascii="Times New Roman" w:hAnsi="Times New Roman" w:cs="Times New Roman"/>
          <w:sz w:val="24"/>
          <w:szCs w:val="24"/>
        </w:rPr>
        <w:t xml:space="preserve"> Ltd, Cheshire, UK). P values were two-sided at the 0.05 significance level.</w:t>
      </w:r>
    </w:p>
    <w:p w14:paraId="089CC487" w14:textId="77777777" w:rsidR="00882DF2" w:rsidRPr="00882DF2" w:rsidRDefault="00882DF2" w:rsidP="00882DF2">
      <w:pPr>
        <w:spacing w:after="0" w:line="240" w:lineRule="auto"/>
        <w:jc w:val="both"/>
        <w:rPr>
          <w:rFonts w:ascii="Times New Roman" w:hAnsi="Times New Roman" w:cs="Times New Roman"/>
          <w:sz w:val="24"/>
          <w:szCs w:val="24"/>
        </w:rPr>
      </w:pPr>
    </w:p>
    <w:p w14:paraId="012C35DB" w14:textId="77777777" w:rsidR="00882DF2" w:rsidRPr="00882DF2" w:rsidRDefault="00882DF2" w:rsidP="00882DF2">
      <w:pPr>
        <w:spacing w:after="0" w:line="240" w:lineRule="auto"/>
        <w:jc w:val="both"/>
        <w:outlineLvl w:val="0"/>
        <w:rPr>
          <w:rFonts w:ascii="Times New Roman" w:hAnsi="Times New Roman" w:cs="Times New Roman"/>
          <w:b/>
          <w:sz w:val="24"/>
          <w:szCs w:val="24"/>
        </w:rPr>
      </w:pPr>
      <w:r w:rsidRPr="00882DF2">
        <w:rPr>
          <w:rFonts w:ascii="Times New Roman" w:hAnsi="Times New Roman" w:cs="Times New Roman"/>
          <w:b/>
          <w:i/>
          <w:sz w:val="24"/>
          <w:szCs w:val="24"/>
        </w:rPr>
        <w:t>Ethical review</w:t>
      </w:r>
    </w:p>
    <w:p w14:paraId="181ACF9E" w14:textId="2E3492B9" w:rsidR="00882DF2" w:rsidRDefault="00882DF2" w:rsidP="00882DF2">
      <w:pPr>
        <w:spacing w:after="0" w:line="240" w:lineRule="auto"/>
        <w:rPr>
          <w:rFonts w:ascii="Times New Roman" w:hAnsi="Times New Roman" w:cs="Times New Roman"/>
          <w:sz w:val="24"/>
          <w:szCs w:val="24"/>
        </w:rPr>
      </w:pPr>
      <w:r w:rsidRPr="00882DF2">
        <w:rPr>
          <w:rFonts w:ascii="Times New Roman" w:hAnsi="Times New Roman" w:cs="Times New Roman"/>
          <w:sz w:val="24"/>
          <w:szCs w:val="24"/>
        </w:rPr>
        <w:t>Ethical approval was granted by the Rotunda Hospital’s research ethics committee.</w:t>
      </w:r>
    </w:p>
    <w:p w14:paraId="31ED861F" w14:textId="77777777" w:rsidR="00F60270" w:rsidRPr="00882DF2" w:rsidRDefault="00F60270" w:rsidP="00882DF2">
      <w:pPr>
        <w:spacing w:after="0" w:line="240" w:lineRule="auto"/>
        <w:rPr>
          <w:rFonts w:ascii="Times New Roman" w:hAnsi="Times New Roman" w:cs="Times New Roman"/>
          <w:b/>
          <w:sz w:val="32"/>
          <w:szCs w:val="24"/>
        </w:rPr>
      </w:pPr>
    </w:p>
    <w:p w14:paraId="579BAC67" w14:textId="77777777" w:rsidR="00882DF2" w:rsidRPr="00882DF2" w:rsidRDefault="00882DF2" w:rsidP="00882DF2">
      <w:pPr>
        <w:spacing w:after="0" w:line="240" w:lineRule="auto"/>
        <w:rPr>
          <w:rFonts w:ascii="Times New Roman" w:hAnsi="Times New Roman" w:cs="Times New Roman"/>
          <w:b/>
          <w:sz w:val="32"/>
          <w:szCs w:val="24"/>
        </w:rPr>
      </w:pPr>
      <w:r w:rsidRPr="00882DF2">
        <w:rPr>
          <w:rFonts w:ascii="Times New Roman" w:hAnsi="Times New Roman" w:cs="Times New Roman"/>
          <w:b/>
          <w:sz w:val="32"/>
          <w:szCs w:val="24"/>
        </w:rPr>
        <w:t>Results</w:t>
      </w:r>
    </w:p>
    <w:p w14:paraId="0A31DF34" w14:textId="77777777" w:rsidR="00882DF2" w:rsidRPr="00882DF2" w:rsidRDefault="00882DF2" w:rsidP="00882DF2">
      <w:pPr>
        <w:spacing w:after="0" w:line="240" w:lineRule="auto"/>
        <w:jc w:val="both"/>
        <w:rPr>
          <w:rFonts w:ascii="Times New Roman" w:hAnsi="Times New Roman" w:cs="Times New Roman"/>
          <w:bCs/>
          <w:sz w:val="24"/>
          <w:szCs w:val="24"/>
        </w:rPr>
      </w:pPr>
    </w:p>
    <w:p w14:paraId="364C91DA" w14:textId="77777777"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bCs/>
          <w:sz w:val="24"/>
          <w:szCs w:val="24"/>
        </w:rPr>
        <w:t xml:space="preserve">A total of </w:t>
      </w:r>
      <w:r w:rsidRPr="00882DF2">
        <w:rPr>
          <w:rFonts w:ascii="Times New Roman" w:hAnsi="Times New Roman" w:cs="Times New Roman"/>
          <w:sz w:val="24"/>
          <w:szCs w:val="24"/>
        </w:rPr>
        <w:t>33 women were enrolled on the study (22 Black African, 11 Caucasian). A third of the patients (11/33) were newly diagnosed at the antenatal clinic. Patient baseline characteristics are summarised in Table 1. Fifteen women were receiving ART prior to pregnancy. 18 women (11 treatment naive, 7 experienced) initiated DRV/r therapy in pregnancy. All took therapy for at least 13 weeks prior to the first TDM sampling. The median (range) gestational age at the time of DRV/r treatment initiation in these patients was 19 weeks (13-24). All patients were prescribed DRV/r at the standard dose of 800/100 mg once daily. The NRTI backbone was primarily emtricitabine + tenofovir (Truvada) in 28 (85%) patients.</w:t>
      </w:r>
    </w:p>
    <w:p w14:paraId="3284285F" w14:textId="77777777" w:rsidR="00882DF2" w:rsidRPr="00882DF2" w:rsidRDefault="00882DF2" w:rsidP="00882DF2">
      <w:pPr>
        <w:spacing w:after="0" w:line="240" w:lineRule="auto"/>
        <w:jc w:val="both"/>
        <w:rPr>
          <w:rFonts w:ascii="Times New Roman" w:hAnsi="Times New Roman" w:cs="Times New Roman"/>
          <w:sz w:val="24"/>
          <w:szCs w:val="24"/>
        </w:rPr>
      </w:pPr>
    </w:p>
    <w:p w14:paraId="130D85A1" w14:textId="77777777" w:rsidR="00882DF2" w:rsidRPr="00882DF2" w:rsidRDefault="00882DF2" w:rsidP="00882DF2">
      <w:pPr>
        <w:spacing w:after="0" w:line="240" w:lineRule="auto"/>
        <w:jc w:val="both"/>
        <w:rPr>
          <w:rFonts w:ascii="Times New Roman" w:hAnsi="Times New Roman" w:cs="Times New Roman"/>
          <w:sz w:val="24"/>
          <w:szCs w:val="24"/>
          <w:highlight w:val="yellow"/>
        </w:rPr>
      </w:pPr>
      <w:r w:rsidRPr="00882DF2">
        <w:rPr>
          <w:rFonts w:ascii="Times New Roman" w:hAnsi="Times New Roman" w:cs="Times New Roman"/>
          <w:sz w:val="24"/>
          <w:szCs w:val="24"/>
        </w:rPr>
        <w:t xml:space="preserve">DRV concentrations were determined in 1 patient in the first trimester, 14 patients in the second and 32 patients in the third trimester. The patient that underwent pharmacokinetic sampling in the first trimester had her TDM taken at 13 weeks. Median (range) gestational age at the time of pharmacokinetic sampling was 21.5 weeks (20-24) in the second trimester and 30 weeks (25-39) in the third trimester, respectively. In addition, 29 patients had measurements taken at postpartum with A median follow up time after delivery of 8 weeks (2-57). </w:t>
      </w:r>
    </w:p>
    <w:p w14:paraId="08CC1F0C" w14:textId="77777777"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 xml:space="preserve"> </w:t>
      </w:r>
    </w:p>
    <w:p w14:paraId="19CFD39F" w14:textId="77777777"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 xml:space="preserve">Geometric mean (95% CI) DRV concentrations were marginally different between the second (1401 ng/mL, 1041-1760) and third trimesters (1201 ng/mL, 910-1493) showing a 14% reduction in the third trimester (p=0.422). However, DRV concentrations during the second and third trimesters were both significantly lower (46-55%) than the postpartum period (2588 ng/mL, 1655-3521) (p&lt;0.003). Normalisation of measured DRV plasma concentrations to a </w:t>
      </w:r>
      <w:proofErr w:type="gramStart"/>
      <w:r w:rsidRPr="00882DF2">
        <w:rPr>
          <w:rFonts w:ascii="Times New Roman" w:hAnsi="Times New Roman" w:cs="Times New Roman"/>
          <w:sz w:val="24"/>
          <w:szCs w:val="24"/>
        </w:rPr>
        <w:t>24 hour</w:t>
      </w:r>
      <w:proofErr w:type="gramEnd"/>
      <w:r w:rsidRPr="00882DF2">
        <w:rPr>
          <w:rFonts w:ascii="Times New Roman" w:hAnsi="Times New Roman" w:cs="Times New Roman"/>
          <w:sz w:val="24"/>
          <w:szCs w:val="24"/>
        </w:rPr>
        <w:t xml:space="preserve"> trough concentration resulted in a 49-54% decrease at antepartum compared with postpartum (p&lt;0.003), with only a 10% difference between the second and third trimesters (p=0.615)</w:t>
      </w:r>
    </w:p>
    <w:p w14:paraId="54F64072" w14:textId="77777777" w:rsidR="00882DF2" w:rsidRPr="00882DF2" w:rsidRDefault="00882DF2" w:rsidP="00882DF2">
      <w:pPr>
        <w:spacing w:after="0" w:line="240" w:lineRule="auto"/>
        <w:jc w:val="both"/>
        <w:rPr>
          <w:rFonts w:ascii="Times New Roman" w:hAnsi="Times New Roman" w:cs="Times New Roman"/>
          <w:sz w:val="24"/>
          <w:szCs w:val="24"/>
        </w:rPr>
      </w:pPr>
    </w:p>
    <w:p w14:paraId="06132C69" w14:textId="77777777"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 xml:space="preserve">The difference in the total number of patients who had TDM undertaken in the second trimester (n=14), the third trimester (n=32) and postpartum (n=29), indicate the possibility of inaccuracy due to different cohort sample sizes. If we consider the only the plasma concentrations of patients who had TDM sampling in both the second and third trimester and postpartum (n=10), then we see a difference of 12% between the second (1463 ng/mL, 982-1945) and third (1289 ng/mL, 842-1736) trimesters (p=0.585), and a 48-53% difference between antepartum and postpartum (2802 ng/mL, 1847-3756) (p&lt;0.009) Following normalisation there was a 45-53% decrease in 24 hour trough concentrations antepartum compared with postpartum (p&lt;0.015), and a 15% difference between the second and third trimesters, respectively (p=0.474). </w:t>
      </w:r>
    </w:p>
    <w:p w14:paraId="289B6734" w14:textId="77777777" w:rsidR="00882DF2" w:rsidRPr="00882DF2" w:rsidRDefault="00882DF2" w:rsidP="00882DF2">
      <w:pPr>
        <w:spacing w:after="0" w:line="240" w:lineRule="auto"/>
        <w:jc w:val="both"/>
        <w:rPr>
          <w:rFonts w:ascii="Times New Roman" w:hAnsi="Times New Roman" w:cs="Times New Roman"/>
          <w:sz w:val="24"/>
          <w:szCs w:val="24"/>
        </w:rPr>
      </w:pPr>
    </w:p>
    <w:p w14:paraId="6CD2EC10" w14:textId="77777777"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 xml:space="preserve">Inter-subject variation in DRV plasma concentrations was moderately high throughout pregnancy (49-69%) and increased at postpartum (94%). The median time of sampling (post-dose) was consistent during the second and third trimesters of pregnancy and postpartum, at approximately 18-20 hours (p=0.510). </w:t>
      </w:r>
    </w:p>
    <w:p w14:paraId="72B70829" w14:textId="77777777" w:rsidR="00882DF2" w:rsidRPr="00882DF2" w:rsidRDefault="00882DF2" w:rsidP="00882DF2">
      <w:pPr>
        <w:spacing w:after="0" w:line="240" w:lineRule="auto"/>
        <w:jc w:val="both"/>
        <w:rPr>
          <w:rFonts w:ascii="Times New Roman" w:hAnsi="Times New Roman" w:cs="Times New Roman"/>
          <w:sz w:val="24"/>
          <w:szCs w:val="24"/>
        </w:rPr>
      </w:pPr>
    </w:p>
    <w:p w14:paraId="72C111E4" w14:textId="77777777"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 xml:space="preserve">5 of 33 (15%) patients had DRV concentrations below the proposed DRV MEC (&lt;550 ng/ml) in third trimester with one undetectable reading. Only one of the four patients had her DRV concentration checked during the second semester, and it was noted to be above 550ng/ml then. However, one of the five patients had sustained swine flu during the third trimester testing which may have affected compliance to medication. All five achieved undetectable </w:t>
      </w:r>
      <w:proofErr w:type="spellStart"/>
      <w:r w:rsidRPr="00882DF2">
        <w:rPr>
          <w:rFonts w:ascii="Times New Roman" w:hAnsi="Times New Roman" w:cs="Times New Roman"/>
          <w:sz w:val="24"/>
          <w:szCs w:val="24"/>
        </w:rPr>
        <w:t>pVL</w:t>
      </w:r>
      <w:proofErr w:type="spellEnd"/>
      <w:r w:rsidRPr="00882DF2">
        <w:rPr>
          <w:rFonts w:ascii="Times New Roman" w:hAnsi="Times New Roman" w:cs="Times New Roman"/>
          <w:sz w:val="24"/>
          <w:szCs w:val="24"/>
        </w:rPr>
        <w:t xml:space="preserve"> based on the VL closest to delivery. At postpartum, one patient had DRV TDM &lt;550ng/ml, two had </w:t>
      </w:r>
      <w:r w:rsidRPr="00882DF2">
        <w:rPr>
          <w:rFonts w:ascii="Times New Roman" w:hAnsi="Times New Roman" w:cs="Times New Roman"/>
          <w:sz w:val="24"/>
          <w:szCs w:val="24"/>
        </w:rPr>
        <w:lastRenderedPageBreak/>
        <w:t>undetectable readings and two were unavailable. One of the patients with undetectable readings admitted to reduced compliance to medication due to forgetfulness. The one patient with a DRV TDM &lt;550ng/ml had a TDM of 346 during the third trimester.</w:t>
      </w:r>
    </w:p>
    <w:p w14:paraId="73D8418D" w14:textId="77777777" w:rsidR="00882DF2" w:rsidRPr="00882DF2" w:rsidRDefault="00882DF2" w:rsidP="00882DF2">
      <w:pPr>
        <w:spacing w:after="0" w:line="240" w:lineRule="auto"/>
        <w:jc w:val="both"/>
        <w:rPr>
          <w:rFonts w:ascii="Times New Roman" w:hAnsi="Times New Roman" w:cs="Times New Roman"/>
          <w:sz w:val="24"/>
          <w:szCs w:val="24"/>
        </w:rPr>
      </w:pPr>
    </w:p>
    <w:p w14:paraId="4A57A373" w14:textId="77777777"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A total of 18 patients had paired maternal and umbilical cord blood samples taken at delivery to ascertain DRV placental transfer. Out of the 18 maternal samples taken, 15 of them were taken before delivery (Median time of 5.13 hours, range: 1.00 – 17.45 hours), two were taken after delivery (Median time of 3.37 hours, range: 1.65-5.1 hours), and one was taken at delivery. All cord blood samples were obtained minutes after delivery. DRV plasma concentrations in maternal and cord samples at the time of delivery are depicted in Figure 1. The median (range) time from the last DRV dose and collection of maternal and cord blood at delivery was 11 hours (1.9-36) and 15 hours (1.9-44), respectively. DRV was detectable in all maternal plasma samples, and in 17/18 cord plasma samples. For one subject with undetectable DRV in cord plasma (&lt;78 ng/mL), the corresponding maternal plasma concentration was 607 ng/</w:t>
      </w:r>
      <w:proofErr w:type="spellStart"/>
      <w:r w:rsidRPr="00882DF2">
        <w:rPr>
          <w:rFonts w:ascii="Times New Roman" w:hAnsi="Times New Roman" w:cs="Times New Roman"/>
          <w:sz w:val="24"/>
          <w:szCs w:val="24"/>
        </w:rPr>
        <w:t>mL.</w:t>
      </w:r>
      <w:proofErr w:type="spellEnd"/>
      <w:r w:rsidRPr="00882DF2">
        <w:rPr>
          <w:rFonts w:ascii="Times New Roman" w:hAnsi="Times New Roman" w:cs="Times New Roman"/>
          <w:sz w:val="24"/>
          <w:szCs w:val="24"/>
        </w:rPr>
        <w:t xml:space="preserve"> The geometric mean (95% CI) DRV concentrations were higher in maternal plasma (1878 ng/ml, 1172-2584) than cord plasma (309ng/ml, 0.3-618) in 16 of 18 patients with paired samples. The median C/M ratio was 0.11 (0.06-2.46), respectively. See Table 2.</w:t>
      </w:r>
    </w:p>
    <w:p w14:paraId="1F265BE7" w14:textId="77777777" w:rsidR="00882DF2" w:rsidRPr="00882DF2" w:rsidRDefault="00882DF2" w:rsidP="00882DF2">
      <w:pPr>
        <w:spacing w:after="0" w:line="240" w:lineRule="auto"/>
        <w:jc w:val="both"/>
        <w:rPr>
          <w:rFonts w:ascii="Times New Roman" w:hAnsi="Times New Roman" w:cs="Times New Roman"/>
          <w:sz w:val="24"/>
          <w:szCs w:val="24"/>
        </w:rPr>
      </w:pPr>
    </w:p>
    <w:p w14:paraId="1DA080B1" w14:textId="77777777"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 xml:space="preserve">At the time nearest to delivery 28 patients had undetectable </w:t>
      </w:r>
      <w:proofErr w:type="spellStart"/>
      <w:r w:rsidRPr="00882DF2">
        <w:rPr>
          <w:rFonts w:ascii="Times New Roman" w:hAnsi="Times New Roman" w:cs="Times New Roman"/>
          <w:sz w:val="24"/>
          <w:szCs w:val="24"/>
        </w:rPr>
        <w:t>pVL</w:t>
      </w:r>
      <w:proofErr w:type="spellEnd"/>
      <w:r w:rsidRPr="00882DF2">
        <w:rPr>
          <w:rFonts w:ascii="Times New Roman" w:hAnsi="Times New Roman" w:cs="Times New Roman"/>
          <w:sz w:val="24"/>
          <w:szCs w:val="24"/>
        </w:rPr>
        <w:t xml:space="preserve">, 4 patients had detectable </w:t>
      </w:r>
      <w:proofErr w:type="spellStart"/>
      <w:r w:rsidRPr="00882DF2">
        <w:rPr>
          <w:rFonts w:ascii="Times New Roman" w:hAnsi="Times New Roman" w:cs="Times New Roman"/>
          <w:sz w:val="24"/>
          <w:szCs w:val="24"/>
        </w:rPr>
        <w:t>pVL</w:t>
      </w:r>
      <w:proofErr w:type="spellEnd"/>
      <w:r w:rsidRPr="00882DF2">
        <w:rPr>
          <w:rFonts w:ascii="Times New Roman" w:hAnsi="Times New Roman" w:cs="Times New Roman"/>
          <w:sz w:val="24"/>
          <w:szCs w:val="24"/>
        </w:rPr>
        <w:t xml:space="preserve"> [77, 91, 114, 176 copies/mL] and 1 was unavailable. Although, TDM sampling in these subjects was limited, 2/4 patients had therapeutic concentrations in the second trimester with the other two not having a TDM. In the third trimester 3 out of 4 patients had therapeutic concentrations and one patient had subtherapeutic levels. A single subject had undetectable plasma concentrations in the third trimester, which suggested issues with compliance to medication. There were 33 livebirths with one death occurring later due to baby being born Trisomy 13. Two patients (6%) delivered in another maternity unit and so mode of delivery was unavailable. Of the remaining 31 women, 14 (45%) were born by spontaneous vaginal delivery (SVD), 17 (55%) were by caesarean section (8 elective; 9 emergency). The median gestational age at delivery was 39.6 weeks (30.0-41.6 weeks) and median birthweight was 3.16kg (1.76-3.89kg). There were no cases of vertical transmission in the cohort.</w:t>
      </w:r>
    </w:p>
    <w:p w14:paraId="3175BCA0" w14:textId="77777777" w:rsidR="00882DF2" w:rsidRPr="00882DF2" w:rsidRDefault="00882DF2" w:rsidP="00882DF2">
      <w:pPr>
        <w:spacing w:after="0" w:line="240" w:lineRule="auto"/>
        <w:jc w:val="both"/>
        <w:rPr>
          <w:rFonts w:ascii="Times New Roman" w:hAnsi="Times New Roman" w:cs="Times New Roman"/>
          <w:b/>
          <w:sz w:val="24"/>
          <w:szCs w:val="24"/>
        </w:rPr>
      </w:pPr>
    </w:p>
    <w:p w14:paraId="0CD2140E" w14:textId="77777777" w:rsidR="00882DF2" w:rsidRPr="00882DF2" w:rsidRDefault="00882DF2" w:rsidP="00882DF2">
      <w:pPr>
        <w:spacing w:after="0" w:line="240" w:lineRule="auto"/>
        <w:jc w:val="both"/>
        <w:rPr>
          <w:rFonts w:ascii="Times New Roman" w:hAnsi="Times New Roman" w:cs="Times New Roman"/>
          <w:b/>
          <w:sz w:val="32"/>
          <w:szCs w:val="24"/>
        </w:rPr>
      </w:pPr>
    </w:p>
    <w:p w14:paraId="72580CF6" w14:textId="77777777" w:rsidR="00882DF2" w:rsidRPr="00882DF2" w:rsidRDefault="00882DF2" w:rsidP="00882DF2">
      <w:pPr>
        <w:spacing w:after="0" w:line="240" w:lineRule="auto"/>
        <w:jc w:val="both"/>
        <w:rPr>
          <w:rFonts w:ascii="Times New Roman" w:hAnsi="Times New Roman" w:cs="Times New Roman"/>
          <w:b/>
          <w:sz w:val="32"/>
          <w:szCs w:val="24"/>
        </w:rPr>
      </w:pPr>
      <w:r w:rsidRPr="00882DF2">
        <w:rPr>
          <w:rFonts w:ascii="Times New Roman" w:hAnsi="Times New Roman" w:cs="Times New Roman"/>
          <w:b/>
          <w:bCs/>
          <w:sz w:val="24"/>
          <w:szCs w:val="32"/>
        </w:rPr>
        <w:t>Discussion</w:t>
      </w:r>
    </w:p>
    <w:p w14:paraId="36F63C31" w14:textId="77777777"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The treatment progress and results on a total of 33 patients from the Rotunda Hospital, Ireland are studied in this paper. The 33 patients involved in the study all received once daily dosing of DRV/r 800mg/100mg during pregnancy. In addition, 18 of the 33 cases had maternal and cord blood concentrations of DRV taken at delivery.</w:t>
      </w:r>
    </w:p>
    <w:p w14:paraId="1F700356" w14:textId="77777777" w:rsidR="00882DF2" w:rsidRPr="00882DF2" w:rsidRDefault="00882DF2" w:rsidP="00882DF2">
      <w:pPr>
        <w:spacing w:after="0" w:line="240" w:lineRule="auto"/>
        <w:jc w:val="both"/>
        <w:rPr>
          <w:rFonts w:ascii="Times New Roman" w:hAnsi="Times New Roman" w:cs="Times New Roman"/>
          <w:sz w:val="24"/>
          <w:szCs w:val="24"/>
        </w:rPr>
      </w:pPr>
    </w:p>
    <w:p w14:paraId="273CC46C" w14:textId="090F416A"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Current papers studying pharmacokinetics of DRV in pregnancy have reported a common trend where plasma concentrations of DRV progressively drop from the 1</w:t>
      </w:r>
      <w:r w:rsidRPr="00882DF2">
        <w:rPr>
          <w:rFonts w:ascii="Times New Roman" w:hAnsi="Times New Roman" w:cs="Times New Roman"/>
          <w:sz w:val="24"/>
          <w:szCs w:val="24"/>
          <w:vertAlign w:val="superscript"/>
        </w:rPr>
        <w:t>st</w:t>
      </w:r>
      <w:r w:rsidRPr="00882DF2">
        <w:rPr>
          <w:rFonts w:ascii="Times New Roman" w:hAnsi="Times New Roman" w:cs="Times New Roman"/>
          <w:sz w:val="24"/>
          <w:szCs w:val="24"/>
        </w:rPr>
        <w:t xml:space="preserve"> to the 3</w:t>
      </w:r>
      <w:r w:rsidRPr="00882DF2">
        <w:rPr>
          <w:rFonts w:ascii="Times New Roman" w:hAnsi="Times New Roman" w:cs="Times New Roman"/>
          <w:sz w:val="24"/>
          <w:szCs w:val="24"/>
          <w:vertAlign w:val="superscript"/>
        </w:rPr>
        <w:t>rd</w:t>
      </w:r>
      <w:r w:rsidRPr="00882DF2">
        <w:rPr>
          <w:rFonts w:ascii="Times New Roman" w:hAnsi="Times New Roman" w:cs="Times New Roman"/>
          <w:sz w:val="24"/>
          <w:szCs w:val="24"/>
        </w:rPr>
        <w:t xml:space="preserve"> trimester, then showing a rise postpartum. This trend is noted in both twice daily (BD) dosing of DRV/r 600mg/100mg and once daily (OD) dosing of DRV/r 800mg/100mg</w:t>
      </w:r>
      <w:r w:rsidR="00AC3762">
        <w:rPr>
          <w:rFonts w:ascii="Times New Roman" w:hAnsi="Times New Roman" w:cs="Times New Roman"/>
          <w:sz w:val="24"/>
          <w:szCs w:val="24"/>
        </w:rPr>
        <w:t xml:space="preserve"> </w:t>
      </w:r>
      <w:r w:rsidR="00AC3762">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DOI" : "10.1007/s40265-013-0017-3", "ISBN" : "0012-6667 (Print)\\r0012-6667 (Linking)", "ISSN" : "00126667", "PMID" : "23404092", "abstract" : "The impact of antiretroviral therapy (ART) on the natural history of HIV-1 infection has resulted in dramatic reductions in disease-associated morbidity and mortality. Additionally, the epidemiology of HIV-1 infection worldwide is changing, as women now represent a substantial proportion of infected adults. As more highly effective and tolerable antiretroviral regimens become available, and as the prevention of mother-to-child transmission becomes an attainable goal in the management of HIV-infected individuals, more and more HIV-positive women are choosing to become pregnant and have children. Consequently, it is important to consider the efficacy and safety of antiretroviral agents in pregnancy. Protease inhibitors are a common class of medication used in the treatment of HIV-1 infection and are increasingly being used in pregnancy. However, several studies have raised concerns regarding pharmacokinetic alterations in pregnancy, particularly in the third trimester, which results in suboptimal drug concentrations and a theoretically higher risk of virologic failure and perinatal transmission. Drug level reductions have been observed with each individual protease inhibitor and dose adjustments in pregnancy are suggested for certain agents. Furthermore, studies have also raised concerns regarding the safety of protease inhibitors in pregnancy, particularly as they may increase the risk of pre-term birth and metabolic disturbances. Overall, protease inhibitors are safe and effective for the treatment of HIV-infected pregnant women. Specifically, ritonavir-boosted lopinavir- and atazanavir-based regimens are preferred in pregnancy, while ritonavir-boosted darunavir- and saquinavir-based therapies are reasonable alternatives. This paper reviews the use of protease inhibitors in pregnancy, focusing on pharmacokinetic and safety considerations, and outlines the recommendations for use of this class of medication in the HIV-1-infected pregnant woman.", "author" : [ { "dropping-particle" : "", "family" : "Andany", "given" : "Nisha", "non-dropping-particle" : "", "parse-names" : false, "suffix" : "" }, { "dropping-particle" : "", "family" : "Loutfy", "given" : "Mona R.", "non-dropping-particle" : "", "parse-names" : false, "suffix" : "" } ], "container-title" : "Drugs", "id" : "ITEM-1", "issue" : "3", "issued" : { "date-parts" : [ [ "2013", "3", "13" ] ] }, "page" : "229-247", "title" : "HIV protease inhibitors in pregnancy: Pharmacology and clinical use", "type" : "article-journal", "volume" : "73" }, "uris" : [ "http://www.mendeley.com/documents/?uuid=339aae81-7f45-3ec5-871b-97a9e201a6c0" ] }, { "id" : "ITEM-2", "itemData" : { "author" : [ { "dropping-particle" : "", "family" : "Panel on Treatment of Pregnant Women with HIV Infection and Prevention of Perinatal Transmission", "given" : "", "non-dropping-particle" : "", "parse-names" : false, "suffix" : "" } ], "id" : "ITEM-2", "issued" : { "date-parts" : [ [ "2017" ] ] }, "title" : "Recommendations for the Use of Antiretroviral Drugs in Pregnant Women with HIV Infection and Interventions to Reduce Perinatal HIV Transmission in the United States", "type" : "report" }, "uris" : [ "http://www.mendeley.com/documents/?uuid=97e2abf9-7879-357c-96ad-e7c3a19c33a6" ] }, { "id" : "ITEM-3", "itemData" : { "DOI" : "10.1111/hiv.12366", "ISBN" : "1464-2662", "ISSN" : "14681293", "PMID" : "27187894", "abstract" : "OBJECTIVES: HIV antiretroviral therapy during pregnancy is recommended to reduce the risk of mother-to-child transmission and for maternal care. Physiological changes during pregnancy can affect pharmacokinetics. The impact of pregnancy was evaluated for once-daily (qd) darunavir/ritonavir., METHODS: HIV-1-infected pregnant women on an antiretroviral regimen that includes darunavir were enrolled in the study and further treated with darunavir/ritonavir 800/100 mg qd. Plasma concentrations were assessed over 24 h during the second and third trimesters and postpartum using a validated high-performance liquid chromatography tandem mass spectrometry assay for total darunavir and ritonavir, and using (14) C-darunavir-fortified plasma for unbound darunavir. Pharmacokinetic parameters were derived using noncompartmental analysis. Safety and antiviral response were assessed at all visits., RESULTS: Data were available for 16 women. The area under the plasma concentration-time curve from 0 to 24 h (AUC24h ) for total darunavir was 34-35% lower during pregnancy vs. postpartum. Unbound darunavir AUC24h was 20-24% lower during pregnancy vs. postpartum. The minimum plasma concentration of total and unbound darunavir was 32-50% and 13-38% lower, respectively, during pregnancy vs. postpartum. The antiviral response (&lt;50 HIV-1 RNA copies/mL) was 59% at baseline and increased to 87-100% during the trial; the CD4 count increased over time. One serious adverse event (gestational diabetes) was judged as possibly related to study medication. All 16 infants born to women remaining in the study at delivery were HIV-1 negative (two were premature)., CONCLUSIONS: Total darunavir exposure decreased during pregnancy, but the decrease was less for unbound (active) darunavir. These changes are not considered clinically relevant. Darunavir/ritonavir 800/100 mg qd may therefore be a treatment option for HIV-1-infected pregnant women.Copyright \u00a92016 British HIV Association.", "author" : [ { "dropping-particle" : "", "family" : "Crauwels", "given" : "H. M.", "non-dropping-particle" : "", "parse-names" : false, "suffix" : "" }, { "dropping-particle" : "", "family" : "Kakuda", "given" : "T. N.", "non-dropping-particle" : "", "parse-names" : false, "suffix" : "" }, { "dropping-particle" : "", "family" : "Ryan", "given" : "B", "non-dropping-particle" : "", "parse-names" : false, "suffix" : "" }, { "dropping-particle" : "", "family" : "Zorrilla", "given" : "C", "non-dropping-particle" : "", "parse-names" : false, "suffix" : "" }, { "dropping-particle" : "", "family" : "Osiyemi", "given" : "O. O.", "non-dropping-particle" : "", "parse-names" : false, "suffix" : "" }, { "dropping-particle" : "", "family" : "Yasin", "given" : "S", "non-dropping-particle" : "", "parse-names" : false, "suffix" : "" }, { "dropping-particle" : "", "family" : "Brown", "given" : "K", "non-dropping-particle" : "", "parse-names" : false, "suffix" : "" }, { "dropping-particle" : "", "family" : "Verboven", "given" : "P", "non-dropping-particle" : "", "parse-names" : false, "suffix" : "" }, { "dropping-particle" : "", "family" : "Hillewaert", "given" : "V", "non-dropping-particle" : "", "parse-names" : false, "suffix" : "" }, { "dropping-particle" : "", "family" : "Baugh", "given" : "B", "non-dropping-particle" : "", "parse-names" : false, "suffix" : "" } ], "container-title" : "HIV Medicine", "id" : "ITEM-3", "issue" : "9", "issued" : { "date-parts" : [ [ "2016", "10" ] ] }, "page" : "643-652", "title" : "Pharmacokinetics of once-daily darunavir/ritonavir in HIV-1\u2013infected pregnant women", "type" : "article-journal", "volume" : "17" }, "uris" : [ "http://www.mendeley.com/documents/?uuid=e36069c9-5193-3b94-8337-9fee5625abb5" ] }, { "id" : "ITEM-4", "itemData" : { "author" : [ { "dropping-particle" : "", "family" : "Capparelli EV, Best BM, Stek A", "given" : "et al.", "non-dropping-particle" : "", "parse-names" : false, "suffix" : "" } ], "id" : "ITEM-4", "issued" : { "date-parts" : [ [ "2011" ] ] }, "publisher-place" : "Rome, Italy", "title" : "Pharmacokinetics of darunavir once or twice daily during and after pregnancy", "type" : "report" }, "uris" : [ "http://www.mendeley.com/documents/?uuid=9d05c5b8-1fce-4a1f-989b-9c1d69a44689" ] }, { "id" : "ITEM-5", "itemData" : { "DOI" : "10.1111/hiv.12047", "ISBN" : "1464-2662", "ISSN" : "14642662", "PMID" : "23731450", "abstract" : "OBJECTIVES: Antiretroviral therapy during pregnancy is recommended to reduce the risk of mother-to-child transmission of HIV and for maternal care management. Physiological changes during pregnancy can affect pharmacokinetics, potentially altering pharmacological activity. We therefore evaluated the pharmacokinetics of twice-daily (bid) darunavir in HIV-1-infected pregnant women.\\n\\nMETHODS: HIV-1-infected pregnant women receiving an antiretroviral regimen containing darunavir/ritonavir 600/100 mg bid were enrolled in this study. Total and unbound darunavir and total ritonavir plasma concentrations were obtained over 12 h during the second and third trimesters and postpartum. Total darunavir and ritonavir plasma concentrations were determined using a validated high-performance liquid chromatography tandem mass spectrometry assay and unbound darunavir was determined using (14) C-darunavir-fortified plasma. Pharmacokinetic parameters were derived using noncompartmental analysis.\\n\\nRESULTS: Data were available for 14 women. The area under the plasma concentration-time curve from 0 to 12 h (AUC12h) for total darunavir was 17-24% lower during pregnancy than postpartum. The AUC12h for unbound darunavir was minimally reduced during pregnancy vs. postpartum. The minimum plasma concentration (Cmin) of total and unbound darunavir was on average 43-86% and 10-14% higher, respectively, during pregnancy vs. postpartum. The antiviral response (&lt; 50 HIV-1 RNA copies/mL) was 33% at baseline and increased to 73-90% during treatment; the percentage CD4 count increased over time. One serious adverse event was reported (increased transaminase). All 12 infants born to women remaining in the study at delivery were HIV-1-negative; four of these infants were premature.\\n\\nCONCLUSIONS: Total darunavir exposure decreased during pregnancy. No clinically relevant change in unbound (active) darunavir occurred during pregnancy, suggesting that no dose adjustment is required for darunavir/ritonavir 600/100 mg bid in pregnant women.", "author" : [ { "dropping-particle" : "", "family" : "Zorrilla", "given" : "C D", "non-dropping-particle" : "", "parse-names" : false, "suffix" : "" }, { "dropping-particle" : "", "family" : "Wright", "given" : "R", "non-dropping-particle" : "", "parse-names" : false, "suffix" : "" }, { "dropping-particle" : "", "family" : "Osiyemi", "given" : "Oo", "non-dropping-particle" : "", "parse-names" : false, "suffix" : "" }, { "dropping-particle" : "", "family" : "Yasin", "given" : "S", "non-dropping-particle" : "", "parse-names" : false, "suffix" : "" }, { "dropping-particle" : "", "family" : "Baugh", "given" : "B", "non-dropping-particle" : "", "parse-names" : false, "suffix" : "" }, { "dropping-particle" : "", "family" : "Brown", "given" : "K", "non-dropping-particle" : "", "parse-names" : false, "suffix" : "" }, { "dropping-particle" : "", "family" : "Coate", "given" : "B", "non-dropping-particle" : "", "parse-names" : false, "suffix" : "" }, { "dropping-particle" : "", "family" : "Verboven", "given" : "P", "non-dropping-particle" : "", "parse-names" : false, "suffix" : "" }, { "dropping-particle" : "", "family" : "Mrus", "given" : "J", "non-dropping-particle" : "", "parse-names" : false, "suffix" : "" }, { "dropping-particle" : "", "family" : "Falcon", "given" : "R", "non-dropping-particle" : "", "parse-names" : false, "suffix" : "" }, { "dropping-particle" : "", "family" : "Kakuda", "given" : "Tn", "non-dropping-particle" : "", "parse-names" : false, "suffix" : "" } ], "container-title" : "HIV Medicine", "id" : "ITEM-5", "issue" : "1", "issued" : { "date-parts" : [ [ "2014", "1" ] ] }, "page" : "50-56", "publisher" : "Wiley-Blackwell", "title" : "Total and unbound darunavir pharmacokinetics in pregnant women infected with HIV-1: Results of a study of darunavir/ritonavir 600/100mg administered twice daily", "type" : "article-journal", "volume" : "15" }, "uris" : [ "http://www.mendeley.com/documents/?uuid=49a45186-f4a8-3952-8de6-21a90b439c1b" ] }, { "id" : "ITEM-6", "itemData" : { "DOI" : "10.1097/QAD.0b013e32833653b2", "ISSN" : "02699370", "PMID" : "20386380", "author" : [ { "dropping-particle" : "", "family" : "Ivanovic", "given" : "Jelena", "non-dropping-particle" : "", "parse-names" : false, "suffix" : "" }, { "dropping-particle" : "", "family" : "Bellagamba", "given" : "Rita", "non-dropping-particle" : "", "parse-names" : false, "suffix" : "" }, { "dropping-particle" : "", "family" : "Nicastri", "given" : "Emanuele", "non-dropping-particle" : "", "parse-names" : false, "suffix" : "" }, { "dropping-particle" : "", "family" : "Signore", "given" : "Fabrizio", "non-dropping-particle" : "", "parse-names" : false, "suffix" : "" }, { "dropping-particle" : "", "family" : "Vallone", "given" : "Cristina", "non-dropping-particle" : "", "parse-names" : false, "suffix" : "" }, { "dropping-particle" : "", "family" : "Tempestilli", "given" : "Massimo", "non-dropping-particle" : "", "parse-names" : false, "suffix" : "" }, { "dropping-particle" : "", "family" : "Tommasi", "given" : "Chiara", "non-dropping-particle" : "", "parse-names" : false, "suffix" : "" }, { "dropping-particle" : "", "family" : "Mazzitelli", "given" : "Luisa", "non-dropping-particle" : "", "parse-names" : false, "suffix" : "" }, { "dropping-particle" : "", "family" : "Narciso", "given" : "Pasquale", "non-dropping-particle" : "", "parse-names" : false, "suffix" : "" } ], "container-title" : "AIDS", "id" : "ITEM-6", "issue" : "7", "issued" : { "date-parts" : [ [ "2010", "4", "24" ] ] }, "page" : "1083-1084", "title" : "Use of darunavir/ritonavir once daily in treatment-naive pregnant woman: Pharmacokinetics, compartmental exposure, efficacy and safety", "type" : "article-journal", "volume" : "24" }, "uris" : [ "http://www.mendeley.com/documents/?uuid=d08813ac-aceb-382b-b1e0-9dddec7f5813" ] }, { "id" : "ITEM-7", "itemData" : { "DOI" : "10.1097/QAD.0b013e32832e534b", "ISBN" : "1473-5571 (Electronic)\\r0269-9370 (Linking)", "ISSN" : "02699370", "PMID" : "19710560", "author" : [ { "dropping-particle" : "", "family" : "Pacanowski", "given" : "J??r??me", "non-dropping-particle" : "", "parse-names" : false, "suffix" : "" }, { "dropping-particle" : "", "family" : "Bollens", "given" : "Diane", "non-dropping-particle" : "", "parse-names" : false, "suffix" : "" }, { "dropping-particle" : "", "family" : "Poirier", "given" : "Jean Marie", "non-dropping-particle" : "", "parse-names" : false, "suffix" : "" }, { "dropping-particle" : "", "family" : "Morand-Joubert", "given" : "Laurence", "non-dropping-particle" : "", "parse-names" : false, "suffix" : "" }, { "dropping-particle" : "", "family" : "Castaigne", "given" : "Vanina", "non-dropping-particle" : "", "parse-names" : false, "suffix" : "" }, { "dropping-particle" : "", "family" : "Girard", "given" : "Pierre Marie", "non-dropping-particle" : "", "parse-names" : false, "suffix" : "" }, { "dropping-particle" : "", "family" : "Meyohas", "given" : "Marie Caroline", "non-dropping-particle" : "", "parse-names" : false, "suffix" : "" } ], "container-title" : "AIDS", "id" : "ITEM-7", "issue" : "14", "issued" : { "date-parts" : [ [ "2009", "9" ] ] }, "page" : "1923-1924", "title" : "Efficacy of darunavir despite low plasma trough levels during late pregnancy in an HIV-hepatitis C virus-infected patient", "type" : "article-journal", "volume" : "23" }, "uris" : [ "http://www.mendeley.com/documents/?uuid=fefd6066-3d18-31ae-9064-1cfa64b954c4" ] }, { "id" : "ITEM-8", "itemData" : { "DOI" : "10.3851/IMP1473", "ISBN" : "1359-6535", "ISSN" : "13596535", "PMID" : "2010169368", "abstract" : "We report a case of a vertically infected woman treated with darunavir/ritonavir plus a standard backbone before pregnancy. The analysis of darunavir/ritonavir concentrations in peripheral maternal plasma throughout pregnancy, as well as in umbilical cord blood at delivery, showed low levels of darunavir in the mother and limited transfer across the placenta. \u00a92010 International Medical Press.", "author" : [ { "dropping-particle" : "", "family" : "Pinnetti", "given" : "Carmela", "non-dropping-particle" : "", "parse-names" : false, "suffix" : "" }, { "dropping-particle" : "", "family" : "Tamburrini", "given" : "Enrica", "non-dropping-particle" : "", "parse-names" : false, "suffix" : "" }, { "dropping-particle" : "", "family" : "Ragazzoni", "given" : "Enzo", "non-dropping-particle" : "", "parse-names" : false, "suffix" : "" }, { "dropping-particle" : "", "family" : "Luca", "given" : "Andrea", "non-dropping-particle" : "De", "parse-names" : false, "suffix" : "" }, { "dropping-particle" : "", "family" : "Navarra", "given" : "Pierluigi", "non-dropping-particle" : "", "parse-names" : false, "suffix" : "" } ], "container-title" : "Antiviral Therapy", "id" : "ITEM-8", "issue" : "1", "issued" : { "date-parts" : [ [ "2010" ] ] }, "page" : "127-129", "title" : "Decreased plasma levels of darunavir/ritonavir in a vertically infected pregnant woman carrying multiclass-resistant HIV type-1", "type" : "article-journal", "volume" : "15" }, "uris" : [ "http://www.mendeley.com/documents/?uuid=e20829bb-fa2e-375c-a099-04931a058e97" ] }, { "id" : "ITEM-9", "itemData" : { "DOI" : "10.1007/s40262-015-0325-8", "ISBN" : "4026201503", "ISSN" : "11791926", "PMID" : "26369773", "abstract" : "Pregnant women are usually excluded from clinical trials. Physiologically based pharmacokinetic (PBPK) modelling may provide a method to predict pharmacokinetics in pregnant women, without the need to perform extensive in vivo clinical trials. Here, we used mechanistic modelling to delineate the potential impact of drug transporters on darunavir pharmacokinetics and to identify current knowledge gaps that limit accurate PBPK modelling of darunavir/ritonavir (darunavir/r) exposure in pregnancy. Simcyp (version 13.2) was used for PBPK modelling, using physicochemical and in vitro pharmacokinetic parameters of darunavir and ritonavir from the literature. The Michaelis-Menten constant (K m) and the maximum rate of metabolite formation (V max) for cytochrome P450 3A4-mediated darunavir biotransformation and inhibition by ritonavir were determined experimentally, while the contributions of hepatocyte influx and efflux transporters were assessed by sensitivity analysis. The simulations were compared with previously published clinical pharmacokinetic data. We found that use of a well-stirred liver model overestimated darunavir exposure substantially. A permeability-limited liver model, including hepatic uptake and efflux transporters and an efficient enterohepatic circulation step, resulted in an acceptable description of darunavir/r exposure. For the 600/100 mg darunavir/r twice-daily dose and the 800/100 mg once-daily dose, the estimated pharmacokinetic parameters were within a 2-fold range of the reported data. The predicted decreases in the area under the concentration-time curve (AUC) values during pregnancy for the twice- and once-daily doses were 27 and 41%, respectively, which were in line with the observed decreases of 17-22 and 33%. In conclusion, our data support a clinically relevant role of hepatic transporters in darunavir pharmacokinetics. By including them in our model, we successfully approximated the increase in darunavir exposure mediated by ritonavir co-administration and the decrease in darunavir exposure observed during pregnancy.", "author" : [ { "dropping-particle" : "", "family" : "Colbers", "given" : "Angela", "non-dropping-particle" : "", "parse-names" : false, "suffix" : "" }, { "dropping-particle" : "", "family" : "Greupink", "given" : "Rick", "non-dropping-particle" : "", "parse-names" : false, "suffix" : "" }, { "dropping-particle" : "", "family" : "Litjens", "given" : "Carlijn", "non-dropping-particle" : "", "parse-names" : false, "suffix" : "" }, { "dropping-particle" : "", "family" : "Burger", "given" : "David", "non-dropping-particle" : "", "parse-names" : false, "suffix" : "" }, { "dropping-particle" : "", "family" : "Russel", "given" : "Frans G.M.", "non-dropping-particle" : "", "parse-names" : false, "suffix" : "" } ], "container-title" : "Clinical Pharmacokinetics", "id" : "ITEM-9", "issue" : "3", "issued" : { "date-parts" : [ [ "2016", "3", "14" ] ] }, "page" : "381-396", "title" : "Physiologically Based Modelling of Darunavir/Ritonavir Pharmacokinetics During Pregnancy", "type" : "article-journal", "volume" : "55" }, "uris" : [ "http://www.mendeley.com/documents/?uuid=31d92b42-3e8c-3caf-984f-cb8ac98a602a" ] } ], "mendeley" : { "formattedCitation" : "(2,6,7,10\u201314,16)", "plainTextFormattedCitation" : "(2,6,7,10\u201314,16)", "previouslyFormattedCitation" : "(2,6,7,10\u201314,16)" }, "properties" : {  }, "schema" : "https://github.com/citation-style-language/schema/raw/master/csl-citation.json" }</w:instrText>
      </w:r>
      <w:r w:rsidR="00AC3762">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2,6,7,10–14,16)</w:t>
      </w:r>
      <w:r w:rsidR="00AC3762">
        <w:rPr>
          <w:rFonts w:ascii="Times New Roman" w:hAnsi="Times New Roman" w:cs="Times New Roman"/>
          <w:sz w:val="24"/>
          <w:szCs w:val="24"/>
        </w:rPr>
        <w:fldChar w:fldCharType="end"/>
      </w:r>
      <w:r w:rsidRPr="00882DF2">
        <w:rPr>
          <w:rFonts w:ascii="Times New Roman" w:hAnsi="Times New Roman" w:cs="Times New Roman"/>
          <w:sz w:val="24"/>
          <w:szCs w:val="24"/>
        </w:rPr>
        <w:t>.</w:t>
      </w:r>
      <w:r w:rsidR="00F60270">
        <w:rPr>
          <w:rFonts w:ascii="Times New Roman" w:hAnsi="Times New Roman" w:cs="Times New Roman"/>
          <w:sz w:val="24"/>
          <w:szCs w:val="24"/>
        </w:rPr>
        <w:t xml:space="preserve"> </w:t>
      </w:r>
      <w:r w:rsidRPr="00882DF2">
        <w:rPr>
          <w:rFonts w:ascii="Times New Roman" w:hAnsi="Times New Roman" w:cs="Times New Roman"/>
          <w:sz w:val="24"/>
          <w:szCs w:val="24"/>
        </w:rPr>
        <w:t>Our study reflects this trend with reductions observed as pregnancy progressed and statistically significant reductions in DRV concentration observed between the antenatal and postnatal period.</w:t>
      </w:r>
    </w:p>
    <w:p w14:paraId="61483654" w14:textId="77777777" w:rsidR="00882DF2" w:rsidRPr="00882DF2" w:rsidRDefault="00882DF2" w:rsidP="00882DF2">
      <w:pPr>
        <w:spacing w:after="0" w:line="240" w:lineRule="auto"/>
        <w:jc w:val="both"/>
        <w:rPr>
          <w:rFonts w:ascii="Times New Roman" w:hAnsi="Times New Roman" w:cs="Times New Roman"/>
          <w:sz w:val="24"/>
          <w:szCs w:val="24"/>
        </w:rPr>
      </w:pPr>
    </w:p>
    <w:p w14:paraId="2A591F37" w14:textId="68122502"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 xml:space="preserve">An objective of our study was to determine the validity of current American guidelines, which recommend DRV/r 600mg/100mg BD in pregnant woman with HIV-1. Pregnant women with HIV-1 infections in our study receiving once daily DRV/r 800mg/100mg, exhibited median plasma DRV concentrations of 3790ng/mL, 1401ng/mL, 1201ng/mL and 2588ng/mL in the </w:t>
      </w:r>
      <w:r w:rsidRPr="00882DF2">
        <w:rPr>
          <w:rFonts w:ascii="Times New Roman" w:hAnsi="Times New Roman" w:cs="Times New Roman"/>
          <w:sz w:val="24"/>
          <w:szCs w:val="24"/>
        </w:rPr>
        <w:lastRenderedPageBreak/>
        <w:t>first, second, third trimesters and the postpartum period respectively. However, it should be noted data from the first trimester is representative of a single patient. DRV EC</w:t>
      </w:r>
      <w:r w:rsidRPr="00882DF2">
        <w:rPr>
          <w:rFonts w:ascii="Times New Roman" w:hAnsi="Times New Roman" w:cs="Times New Roman"/>
          <w:sz w:val="24"/>
          <w:szCs w:val="24"/>
          <w:vertAlign w:val="subscript"/>
        </w:rPr>
        <w:t xml:space="preserve">50 </w:t>
      </w:r>
      <w:r w:rsidRPr="00882DF2">
        <w:rPr>
          <w:rFonts w:ascii="Times New Roman" w:hAnsi="Times New Roman" w:cs="Times New Roman"/>
          <w:sz w:val="24"/>
          <w:szCs w:val="24"/>
        </w:rPr>
        <w:t>is 55ng/mL for wild type virus</w:t>
      </w:r>
      <w:r w:rsidR="00AC3762">
        <w:rPr>
          <w:rFonts w:ascii="Times New Roman" w:hAnsi="Times New Roman" w:cs="Times New Roman"/>
          <w:sz w:val="24"/>
          <w:szCs w:val="24"/>
        </w:rPr>
        <w:t xml:space="preserve"> </w:t>
      </w:r>
      <w:r w:rsidR="00AC3762">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DOI" : "10.1310/hct0906-418", "ISSN" : "1528-4336", "abstract" : "AbstractDarunavir is a new protease inhibitor (PI) with in vitro activity against wild-type and PI-resistant HIV; it is used with the pharmacokinetic booster ritonavir. The currently approved dose of darunavir/ritonavir is 600/100 mg twice-daily, licensed for treatment-experienced patients. However, during the clinical development of darunavir, a range of once-daily and twice-daily doses of darunavir/ritonavir were evaluated. The relatively long terminal elimination plasma half-life of darunavir (15 hours) supports once-daily dosing. In treatment-na\u00efve patients, the ARTEMIS trial has shown high rates of HIV RNA suppression for darunavir-ritonavir at the 800/100 mg once-daily dose (84% with HIV RNA &lt;50 copies/mL at Week 48) versus a control arm of lopinavir/ritonavir (78% with HIV RNA &lt;50 copies/mL). In a population pharmacokinetic substudy, darunavir 24-hour minimum plasma concentration levels remained above the predefined EC50 of 55 ng/mL for all 335 patients evaluated in the ARTEMIS trial. Once-daily da...", "author" : [ { "dropping-particle" : "", "family" : "Boffito", "given" : "Marta", "non-dropping-particle" : "", "parse-names" : false, "suffix" : "" }, { "dropping-particle" : "", "family" : "Miralles", "given" : "Diego", "non-dropping-particle" : "", "parse-names" : false, "suffix" : "" }, { "dropping-particle" : "", "family" : "Hill", "given" : "Andrew", "non-dropping-particle" : "", "parse-names" : false, "suffix" : "" } ], "container-title" : "HIV Clinical Trials", "id" : "ITEM-1", "issue" : "6", "issued" : { "date-parts" : [ [ "2008", "12", "6" ] ] }, "page" : "418-427", "publisher" : "Taylor &amp; Francis", "title" : "Pharmacokinetics, Efficacy, and Safety of Darunavir/Ritonavir 800/100 mg Once-Daily in Treatment-Na\u00efve and -Experienced Patients", "type" : "article-journal", "volume" : "9" }, "uris" : [ "http://www.mendeley.com/documents/?uuid=a96811de-2023-3fa9-8b4a-337690728445" ] } ], "mendeley" : { "formattedCitation" : "(19)", "plainTextFormattedCitation" : "(19)", "previouslyFormattedCitation" : "(19)" }, "properties" : {  }, "schema" : "https://github.com/citation-style-language/schema/raw/master/csl-citation.json" }</w:instrText>
      </w:r>
      <w:r w:rsidR="00AC3762">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19)</w:t>
      </w:r>
      <w:r w:rsidR="00AC3762">
        <w:rPr>
          <w:rFonts w:ascii="Times New Roman" w:hAnsi="Times New Roman" w:cs="Times New Roman"/>
          <w:sz w:val="24"/>
          <w:szCs w:val="24"/>
        </w:rPr>
        <w:fldChar w:fldCharType="end"/>
      </w:r>
      <w:r w:rsidRPr="00882DF2">
        <w:rPr>
          <w:rFonts w:ascii="Times New Roman" w:hAnsi="Times New Roman" w:cs="Times New Roman"/>
          <w:sz w:val="24"/>
          <w:szCs w:val="24"/>
        </w:rPr>
        <w:t xml:space="preserve"> and 550ng/mL for resistant virus strains</w:t>
      </w:r>
      <w:r w:rsidR="00AC3762">
        <w:rPr>
          <w:rFonts w:ascii="Times New Roman" w:hAnsi="Times New Roman" w:cs="Times New Roman"/>
          <w:sz w:val="24"/>
          <w:szCs w:val="24"/>
        </w:rPr>
        <w:t xml:space="preserve"> </w:t>
      </w:r>
      <w:r w:rsidR="00AC3762">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abstract" : "These highlights do not include all the information needed to use PREZISTA safely and effectively. See Full Prescribing Information for PREZISTA.", "author" : [ { "dropping-particle" : "", "family" : "Janssen Products LP", "given" : "", "non-dropping-particle" : "", "parse-names" : false, "suffix" : "" } ], "id" : "ITEM-1", "issued" : { "date-parts" : [ [ "2016" ] ] }, "title" : "FDA Label : PREZISTA- darunavir tablet, film coated; PREZISTA- darunavir suspension", "type" : "article" }, "uris" : [ "http://www.mendeley.com/documents/?uuid=b0e669c4-874a-3cb2-a2ab-11400a39fe39" ] } ], "mendeley" : { "formattedCitation" : "(5)", "plainTextFormattedCitation" : "(5)", "previouslyFormattedCitation" : "(5)" }, "properties" : {  }, "schema" : "https://github.com/citation-style-language/schema/raw/master/csl-citation.json" }</w:instrText>
      </w:r>
      <w:r w:rsidR="00AC3762">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5)</w:t>
      </w:r>
      <w:r w:rsidR="00AC3762">
        <w:rPr>
          <w:rFonts w:ascii="Times New Roman" w:hAnsi="Times New Roman" w:cs="Times New Roman"/>
          <w:sz w:val="24"/>
          <w:szCs w:val="24"/>
        </w:rPr>
        <w:fldChar w:fldCharType="end"/>
      </w:r>
      <w:r w:rsidRPr="00882DF2">
        <w:rPr>
          <w:rFonts w:ascii="Times New Roman" w:hAnsi="Times New Roman" w:cs="Times New Roman"/>
          <w:sz w:val="24"/>
          <w:szCs w:val="24"/>
        </w:rPr>
        <w:t xml:space="preserve">. Our study notes that in </w:t>
      </w:r>
      <w:proofErr w:type="gramStart"/>
      <w:r w:rsidRPr="00882DF2">
        <w:rPr>
          <w:rFonts w:ascii="Times New Roman" w:hAnsi="Times New Roman" w:cs="Times New Roman"/>
          <w:sz w:val="24"/>
          <w:szCs w:val="24"/>
        </w:rPr>
        <w:t>the majority of</w:t>
      </w:r>
      <w:proofErr w:type="gramEnd"/>
      <w:r w:rsidRPr="00882DF2">
        <w:rPr>
          <w:rFonts w:ascii="Times New Roman" w:hAnsi="Times New Roman" w:cs="Times New Roman"/>
          <w:sz w:val="24"/>
          <w:szCs w:val="24"/>
        </w:rPr>
        <w:t xml:space="preserve"> our patients, plasma </w:t>
      </w:r>
      <w:proofErr w:type="spellStart"/>
      <w:r w:rsidRPr="00882DF2">
        <w:rPr>
          <w:rFonts w:ascii="Times New Roman" w:hAnsi="Times New Roman" w:cs="Times New Roman"/>
          <w:sz w:val="24"/>
          <w:szCs w:val="24"/>
        </w:rPr>
        <w:t>C</w:t>
      </w:r>
      <w:r w:rsidRPr="00882DF2">
        <w:rPr>
          <w:rFonts w:ascii="Times New Roman" w:hAnsi="Times New Roman" w:cs="Times New Roman"/>
          <w:sz w:val="24"/>
          <w:szCs w:val="24"/>
          <w:vertAlign w:val="subscript"/>
        </w:rPr>
        <w:t>max</w:t>
      </w:r>
      <w:proofErr w:type="spellEnd"/>
      <w:r w:rsidRPr="00882DF2">
        <w:rPr>
          <w:rFonts w:ascii="Times New Roman" w:hAnsi="Times New Roman" w:cs="Times New Roman"/>
          <w:sz w:val="24"/>
          <w:szCs w:val="24"/>
          <w:vertAlign w:val="subscript"/>
        </w:rPr>
        <w:t xml:space="preserve"> </w:t>
      </w:r>
      <w:r w:rsidRPr="00882DF2">
        <w:rPr>
          <w:rFonts w:ascii="Times New Roman" w:hAnsi="Times New Roman" w:cs="Times New Roman"/>
          <w:sz w:val="24"/>
          <w:szCs w:val="24"/>
        </w:rPr>
        <w:t xml:space="preserve">remain above 550ng/mL throughout pregnancy and in postpartum. This supports claims that DRV/r 800mg/100mg taken once daily is sufficient dosing for pregnant women with HIV-1 infections. This study is unfortunately limited by the lack of patient data obtained in the earlier trimesters and hence a study with more data would be warranted to fully support this claim. </w:t>
      </w:r>
    </w:p>
    <w:p w14:paraId="380F4DA2" w14:textId="77777777" w:rsidR="00882DF2" w:rsidRPr="00882DF2" w:rsidRDefault="00882DF2" w:rsidP="00882DF2">
      <w:pPr>
        <w:spacing w:after="0" w:line="240" w:lineRule="auto"/>
        <w:jc w:val="both"/>
        <w:rPr>
          <w:rFonts w:ascii="Times New Roman" w:hAnsi="Times New Roman" w:cs="Times New Roman"/>
          <w:sz w:val="24"/>
          <w:szCs w:val="24"/>
        </w:rPr>
      </w:pPr>
    </w:p>
    <w:p w14:paraId="3E2212B9" w14:textId="48B6E648"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Aims of treatment in HIV-1 infected women in pregnancy include viral suppression in the pregnant mother as well as prevention of mother to child transmission. Mother to child transmission of HIV is believed to occur primarily during birth when the foetus is exposed to maternal blood and genital secretions. Hence viral suppression is of vital importance. Having said that, there have been documented cases, albeit rare ones, where perinatal transmission has occurred despite undetectable or low levels of HIV RNA in pregnant mothers</w:t>
      </w:r>
      <w:r w:rsidR="00AC3762">
        <w:rPr>
          <w:rFonts w:ascii="Times New Roman" w:hAnsi="Times New Roman" w:cs="Times New Roman"/>
          <w:sz w:val="24"/>
          <w:szCs w:val="24"/>
        </w:rPr>
        <w:t xml:space="preserve"> </w:t>
      </w:r>
      <w:r w:rsidR="00AC3762">
        <w:rPr>
          <w:rFonts w:ascii="Times New Roman" w:hAnsi="Times New Roman" w:cs="Times New Roman"/>
          <w:sz w:val="24"/>
          <w:szCs w:val="24"/>
        </w:rPr>
        <w:fldChar w:fldCharType="begin" w:fldLock="1"/>
      </w:r>
      <w:r w:rsidR="00014CD5">
        <w:rPr>
          <w:rFonts w:ascii="Times New Roman" w:hAnsi="Times New Roman" w:cs="Times New Roman"/>
          <w:sz w:val="24"/>
          <w:szCs w:val="24"/>
        </w:rPr>
        <w:instrText>ADDIN CSL_CITATION { "citationItems" : [ { "id" : "ITEM-1", "itemData" : { "DOI" : "10.1086/650005", "ISBN" : "1537-6591 (Electronic)\\r1058-4838 (Linking)", "ISSN" : "1058-4838", "PMID" : "20070234", "abstract" : "BACKGROUND: The rate of mother-to-child transmission (MTCT) of human immunodeficiency virus (HIV) type 1 is as low as 0.5% in non-breast-feeding mothers who delivered at term while receiving antiretroviral therapy with a plasma viral load &lt;500 copies/mL. This situation accounted for 20% of the infected children born during the period 1997-2006 in the French Perinatal Cohort. We aimed to identify factors associated with such residual transmission risk. METHODS: We performed a case-control study nested in the aforementioned subpopulation of the French Perinatal Cohort. RESULTS: Nineteen case patients (transmitters) and 60 control subjects (nontransmitters) were included. Case patients and control subjects did not differ by geographical origin, gestational age at HIV diagnosis, type of antiretroviral therapy received, or elective Cesarean delivery. Case patients were less often receiving treatment at the time that they conceived pregnancy than control subjects (16% vs 45%; P=.017). A lower proportion of case patients had a viral load &lt;500 copies/mL, compared with control subjects, at 14 weeks (0% vs 38.1%; P=.02), 28 weeks (7.7% vs 62.1%; P=.005), and 32 weeks: (21.4% vs 71.1%; P=.004). The difference remained significant when we restricted analysis to the 10 of 16 intrapartum transmission cases. In a multivariate analysis at 30+/-4 weeks adjusted for viral load, CD4(+) T cell count, and time at antiretroviral therapy initiation, viral load was the only factor independently associated with MTCT of HIV (adjusted odds ratio, 23.2; 95% confidence interval, 3.5-553; P&lt;.001). CONCLUSIONS: Early and sustained control of viral load is associated with a decreasing residual risk of MTCT of HIV-1. Guidelines should take into account not only CD4(+) T cell count and risk of preterm delivery, but also baseline HIV-1 load for deciding when to start antiretroviral therapy during pregnancy.", "author" : [ { "dropping-particle" : "", "family" : "Tubiana", "given" : "Roland", "non-dropping-particle" : "", "parse-names" : false, "suffix" : "" }, { "dropping-particle" : "", "family" : "Chenadec", "given" : "Jerome", "non-dropping-particle" : "Le", "parse-names" : false, "suffix" : "" }, { "dropping-particle" : "", "family" : "Rouzioux", "given" : "Christine", "non-dropping-particle" : "", "parse-names" : false, "suffix" : "" }, { "dropping-particle" : "", "family" : "Mandelbrot", "given" : "Laurent", "non-dropping-particle" : "", "parse-names" : false, "suffix" : "" }, { "dropping-particle" : "", "family" : "Hamrene", "given" : "Karima", "non-dropping-particle" : "", "parse-names" : false, "suffix" : "" }, { "dropping-particle" : "", "family" : "Dollfus", "given" : "Catherine", "non-dropping-particle" : "", "parse-names" : false, "suffix" : "" }, { "dropping-particle" : "", "family" : "Faye", "given" : "Albert", "non-dropping-particle" : "", "parse-names" : false, "suffix" : "" }, { "dropping-particle" : "", "family" : "Delaugerre", "given" : "Constance", "non-dropping-particle" : "", "parse-names" : false, "suffix" : "" }, { "dropping-particle" : "", "family" : "Blanche", "given" : "Stephane", "non-dropping-particle" : "", "parse-names" : false, "suffix" : "" }, { "dropping-particle" : "", "family" : "Warszawski", "given" : "Josiane", "non-dropping-particle" : "", "parse-names" : false, "suffix" : "" } ], "container-title" : "Clinical Infectious Diseases", "id" : "ITEM-1", "issue" : "4", "issued" : { "date-parts" : [ [ "2010", "2", "15" ] ] }, "page" : "585-596", "title" : "Factors Associated with Mother\u2010to\u2010Child Transmission of HIV\u20101 Despite a Maternal Viral Load &lt;500 Copies/mL at Delivery: A Case\u2010Control Study Nested in the French Perinatal Cohort (EPF\u2010ANRS CO1)", "type" : "article-journal", "volume" : "50" }, "uris" : [ "http://www.mendeley.com/documents/?uuid=7ef0f5be-3536-3143-97e9-b85daf4f9842" ] }, { "id" : "ITEM-2", "itemData" : { "DOI" : "10.1086/427287", "ISBN" : "1058-4838", "ISSN" : "1058-4838", "PMID" : "15668871", "abstract" : "Background: Very low rates of mother-to-child transmission (MTCT) of human immunodeficiency virus (HIV) are achievable with use of highly active antiretroviral therapy (HAART). We examine risk factors for MTCT in the HAART era and describe infants who were vertically infected, despite exposure to prophylactic MTCT interventions. Methods: Of the 4525 mother-child pairs in this prospective cohort study, 1983 were enrolled during the period of January 1997 through May 2004. Factors examined included use of antiretroviral therapy during pregnancy, maternal CD4 cell count and HIV RNA level, mode of delivery, and gestational age in logistic regression analysis. Results: Receipt of antenatal antiretroviral therapy increased from 5% at the start of the HAART era to 92% in 2001-2003. The overall MTCT rate in this period was 2.87% (95% confidence interval [CI], 2.11%-3.81%), but it was 0.99% (95% CI, 0.32%-2.30%) during 2001-2003. In logistic regression analysis that included 885 mother-child pairs, MTCT risk was associated with high maternal viral load (adjusted odds ratio [AOR], 12.1; P=.003) and elective Caesarean section (AOR, 0.33; P=.04). Detection of maternal HIV RNA was significantly associated with antenatal use of antiretroviral therapy, CD4 cell count, and mode of delivery. Among 560 women with undetectable HIV RNA levels, elective Caesarean section was associated with a 90% reduction in MTCT risk (odds ratio, 0.10; 95% CI, 0.03-0.33), compared with vaginal delivery or emergency Caesarean section. Conclusions: Our results suggest that offering an elective Caesarean section delivery to all HIV-infected women, even in areas where HAART is available, is appropriate clinical management, especially for persons with detectable viral loads. Our results also suggest that previously identified risk factors remain important.", "author" : [ { "dropping-particle" : "", "family" : "European Collaborative Study", "given" : "", "non-dropping-particle" : "", "parse-names" : false, "suffix" : "" } ], "container-title" : "Clinical Infectious Diseases", "id" : "ITEM-2", "issue" : "3", "issued" : { "date-parts" : [ [ "2005", "2", "1" ] ] }, "page" : "458-465", "title" : "Mother-to-Child Transmission of HIV Infection in the Era of Highly Active Antiretroviral Therapy", "type" : "article-journal", "volume" : "40" }, "uris" : [ "http://www.mendeley.com/documents/?uuid=342c2c1e-6f64-3a65-969c-2692a09bf1da" ] }, { "id" : "ITEM-3", "itemData" : { "DOI" : "10.3851/IMP1918", "ISBN" : "2040-2058 (Electronic)\\n1359-6535 (Linking)", "ISSN" : "13596535", "PMID" : "22155898", "abstract" : "HIV resides within anatomical 'sanctuary sites' where local drug exposure and viral dynamics may differ significantly from the systemic compartment. Widespread implementation of antiretroviral therapy has seen a significant decline in the incidence of mother-to-child transmission (MTCT) of HIV. In addition to suppression of maternal plasma/genital viral loads, antiretroviral agents that cross the placenta and achieve adequate concentrations in the fetal compartment may exert a greater prophylactic effect. Penetration of antiretrovirals in the fetal compartment is expressed by accumulation ratios derived from the measurement of drug concentrations in paired maternal plasma and umbilical cord samples. The nucleoside analogues and nevirapine accumulate extensively in cord blood and in the surrounding amniotic fluid, whereas the protease inhibitors (PIs) exhibit low-to-moderate placental accumulation. Early data suggest that high placental/neonatal concentrations are achieved with raltegravir, but to a lesser extent with etravirine and maraviroc (rank order of accumulation: raltegravir/nucleoside reverse transcriptase inhibitor [tenofovir &gt; zidovudine/lamivudine/emtricitabine/stavudine/abacavir] &gt; non-nucleoside reverse transcriptase inhibitor [nevirapine &gt; etravirine] &gt; PI &gt; maraviroc/enfuvirtide). More comprehensive in vivo pharmacokinetic data are required to justify the potential use of these agents as safe and effective options during pregnancy.", "author" : [ { "dropping-particle" : "", "family" : "Else", "given" : "Laura J", "non-dropping-particle" : "", "parse-names" : false, "suffix" : "" }, { "dropping-particle" : "", "family" : "Taylor", "given" : "Stephen", "non-dropping-particle" : "", "parse-names" : false, "suffix" : "" }, { "dropping-particle" : "", "family" : "Back", "given" : "David J", "non-dropping-particle" : "", "parse-names" : false, "suffix" : "" }, { "dropping-particle" : "", "family" : "Khoo", "given" : "Saye H", "non-dropping-particle" : "", "parse-names" : false, "suffix" : "" } ], "container-title" : "Antiviral Therapy", "id" : "ITEM-3", "issue" : "8", "issued" : { "date-parts" : [ [ "2011" ] ] }, "page" : "1139-1147", "title" : "Pharmacokinetics of antiretroviral drugs in anatomical sanctuary sites: The fetal compartment (placenta and amniotic fluid)", "type" : "article-journal", "volume" : "16" }, "uris" : [ "http://www.mendeley.com/documents/?uuid=54fe66f7-28bd-395b-a6b8-2b0fa3e00d8a" ] } ], "mendeley" : { "formattedCitation" : "(20\u201322)", "plainTextFormattedCitation" : "(20\u201322)", "previouslyFormattedCitation" : "(20\u201322)" }, "properties" : {  }, "schema" : "https://github.com/citation-style-language/schema/raw/master/csl-citation.json" }</w:instrText>
      </w:r>
      <w:r w:rsidR="00AC3762">
        <w:rPr>
          <w:rFonts w:ascii="Times New Roman" w:hAnsi="Times New Roman" w:cs="Times New Roman"/>
          <w:sz w:val="24"/>
          <w:szCs w:val="24"/>
        </w:rPr>
        <w:fldChar w:fldCharType="separate"/>
      </w:r>
      <w:r w:rsidR="00014CD5" w:rsidRPr="00014CD5">
        <w:rPr>
          <w:rFonts w:ascii="Times New Roman" w:hAnsi="Times New Roman" w:cs="Times New Roman"/>
          <w:noProof/>
          <w:sz w:val="24"/>
          <w:szCs w:val="24"/>
        </w:rPr>
        <w:t>(20–22)</w:t>
      </w:r>
      <w:r w:rsidR="00AC3762">
        <w:rPr>
          <w:rFonts w:ascii="Times New Roman" w:hAnsi="Times New Roman" w:cs="Times New Roman"/>
          <w:sz w:val="24"/>
          <w:szCs w:val="24"/>
        </w:rPr>
        <w:fldChar w:fldCharType="end"/>
      </w:r>
      <w:r w:rsidRPr="00882DF2">
        <w:rPr>
          <w:rFonts w:ascii="Times New Roman" w:hAnsi="Times New Roman" w:cs="Times New Roman"/>
          <w:sz w:val="24"/>
          <w:szCs w:val="24"/>
        </w:rPr>
        <w:t>.</w:t>
      </w:r>
      <w:r w:rsidRPr="00882DF2">
        <w:rPr>
          <w:rFonts w:ascii="Times New Roman" w:hAnsi="Times New Roman" w:cs="Times New Roman"/>
          <w:sz w:val="24"/>
          <w:szCs w:val="24"/>
          <w:vertAlign w:val="superscript"/>
        </w:rPr>
        <w:t xml:space="preserve"> </w:t>
      </w:r>
      <w:r w:rsidRPr="00882DF2">
        <w:rPr>
          <w:rFonts w:ascii="Times New Roman" w:hAnsi="Times New Roman" w:cs="Times New Roman"/>
          <w:sz w:val="24"/>
          <w:szCs w:val="24"/>
        </w:rPr>
        <w:t xml:space="preserve">Such cases suggest that viral suppression in pregnant mothers alone is insufficient and that vertical transfer of ART from mother to child via the placenta to provide peripartum prophylaxis is another important factor which may require monitoring. </w:t>
      </w:r>
    </w:p>
    <w:p w14:paraId="3C351900" w14:textId="77777777" w:rsidR="00882DF2" w:rsidRPr="00882DF2" w:rsidRDefault="00882DF2" w:rsidP="00882DF2">
      <w:pPr>
        <w:spacing w:after="0" w:line="240" w:lineRule="auto"/>
        <w:jc w:val="both"/>
        <w:rPr>
          <w:rFonts w:ascii="Times New Roman" w:hAnsi="Times New Roman" w:cs="Times New Roman"/>
          <w:sz w:val="24"/>
          <w:szCs w:val="24"/>
        </w:rPr>
      </w:pPr>
    </w:p>
    <w:p w14:paraId="5C0CEE03" w14:textId="39DC3AF5"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 xml:space="preserve">Measuring drug concentrations in blood samples taken from the umbilical cord post-delivery give us a snapshot estimate at how well placental transfer of DRV has occurred. The obvious flaw with this method of measurement is that a spot measurement of maternal and umbilical cord concentrations of DRV may not necessarily portray concentration trends throughout the entire pregnancy. </w:t>
      </w:r>
    </w:p>
    <w:p w14:paraId="7713E132" w14:textId="77777777" w:rsidR="00882DF2" w:rsidRPr="00882DF2" w:rsidRDefault="00882DF2" w:rsidP="00882DF2">
      <w:pPr>
        <w:spacing w:after="0" w:line="240" w:lineRule="auto"/>
        <w:jc w:val="both"/>
        <w:rPr>
          <w:rFonts w:ascii="Times New Roman" w:hAnsi="Times New Roman" w:cs="Times New Roman"/>
          <w:sz w:val="24"/>
          <w:szCs w:val="24"/>
        </w:rPr>
      </w:pPr>
    </w:p>
    <w:p w14:paraId="50B341E2" w14:textId="2A371610"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Protease inhibitors such as DRV are documented to have a relatively low degree of transplacental transfer and is highly variable between different individuals</w:t>
      </w:r>
      <w:r w:rsidR="00AC3762">
        <w:rPr>
          <w:rFonts w:ascii="Times New Roman" w:hAnsi="Times New Roman" w:cs="Times New Roman"/>
          <w:sz w:val="24"/>
          <w:szCs w:val="24"/>
        </w:rPr>
        <w:t xml:space="preserve"> </w:t>
      </w:r>
      <w:r w:rsidR="00AC3762">
        <w:rPr>
          <w:rFonts w:ascii="Times New Roman" w:hAnsi="Times New Roman" w:cs="Times New Roman"/>
          <w:sz w:val="24"/>
          <w:szCs w:val="24"/>
        </w:rPr>
        <w:fldChar w:fldCharType="begin" w:fldLock="1"/>
      </w:r>
      <w:r w:rsidR="00622D1D">
        <w:rPr>
          <w:rFonts w:ascii="Times New Roman" w:hAnsi="Times New Roman" w:cs="Times New Roman"/>
          <w:sz w:val="24"/>
          <w:szCs w:val="24"/>
        </w:rPr>
        <w:instrText>ADDIN CSL_CITATION { "citationItems" : [ { "id" : "ITEM-1", "itemData" : { "DOI" : "10.1007/s40265-013-0017-3", "ISBN" : "0012-6667 (Print)\\r0012-6667 (Linking)", "ISSN" : "00126667", "PMID" : "23404092", "abstract" : "The impact of antiretroviral therapy (ART) on the natural history of HIV-1 infection has resulted in dramatic reductions in disease-associated morbidity and mortality. Additionally, the epidemiology of HIV-1 infection worldwide is changing, as women now represent a substantial proportion of infected adults. As more highly effective and tolerable antiretroviral regimens become available, and as the prevention of mother-to-child transmission becomes an attainable goal in the management of HIV-infected individuals, more and more HIV-positive women are choosing to become pregnant and have children. Consequently, it is important to consider the efficacy and safety of antiretroviral agents in pregnancy. Protease inhibitors are a common class of medication used in the treatment of HIV-1 infection and are increasingly being used in pregnancy. However, several studies have raised concerns regarding pharmacokinetic alterations in pregnancy, particularly in the third trimester, which results in suboptimal drug concentrations and a theoretically higher risk of virologic failure and perinatal transmission. Drug level reductions have been observed with each individual protease inhibitor and dose adjustments in pregnancy are suggested for certain agents. Furthermore, studies have also raised concerns regarding the safety of protease inhibitors in pregnancy, particularly as they may increase the risk of pre-term birth and metabolic disturbances. Overall, protease inhibitors are safe and effective for the treatment of HIV-infected pregnant women. Specifically, ritonavir-boosted lopinavir- and atazanavir-based regimens are preferred in pregnancy, while ritonavir-boosted darunavir- and saquinavir-based therapies are reasonable alternatives. This paper reviews the use of protease inhibitors in pregnancy, focusing on pharmacokinetic and safety considerations, and outlines the recommendations for use of this class of medication in the HIV-1-infected pregnant woman.", "author" : [ { "dropping-particle" : "", "family" : "Andany", "given" : "Nisha", "non-dropping-particle" : "", "parse-names" : false, "suffix" : "" }, { "dropping-particle" : "", "family" : "Loutfy", "given" : "Mona R.", "non-dropping-particle" : "", "parse-names" : false, "suffix" : "" } ], "container-title" : "Drugs", "id" : "ITEM-1", "issue" : "3", "issued" : { "date-parts" : [ [ "2013", "3", "13" ] ] }, "page" : "229-247", "title" : "HIV protease inhibitors in pregnancy: Pharmacology and clinical use", "type" : "article-journal", "volume" : "73" }, "uris" : [ "http://www.mendeley.com/documents/?uuid=339aae81-7f45-3ec5-871b-97a9e201a6c0" ] }, { "id" : "ITEM-2", "itemData" : { "DOI" : "10.3851/IMP1918", "ISBN" : "2040-2058 (Electronic)\\n1359-6535 (Linking)", "ISSN" : "13596535", "PMID" : "22155898", "abstract" : "HIV resides within anatomical 'sanctuary sites' where local drug exposure and viral dynamics may differ significantly from the systemic compartment. Widespread implementation of antiretroviral therapy has seen a significant decline in the incidence of mother-to-child transmission (MTCT) of HIV. In addition to suppression of maternal plasma/genital viral loads, antiretroviral agents that cross the placenta and achieve adequate concentrations in the fetal compartment may exert a greater prophylactic effect. Penetration of antiretrovirals in the fetal compartment is expressed by accumulation ratios derived from the measurement of drug concentrations in paired maternal plasma and umbilical cord samples. The nucleoside analogues and nevirapine accumulate extensively in cord blood and in the surrounding amniotic fluid, whereas the protease inhibitors (PIs) exhibit low-to-moderate placental accumulation. Early data suggest that high placental/neonatal concentrations are achieved with raltegravir, but to a lesser extent with etravirine and maraviroc (rank order of accumulation: raltegravir/nucleoside reverse transcriptase inhibitor [tenofovir &gt; zidovudine/lamivudine/emtricitabine/stavudine/abacavir] &gt; non-nucleoside reverse transcriptase inhibitor [nevirapine &gt; etravirine] &gt; PI &gt; maraviroc/enfuvirtide). More comprehensive in vivo pharmacokinetic data are required to justify the potential use of these agents as safe and effective options during pregnancy.", "author" : [ { "dropping-particle" : "", "family" : "Else", "given" : "Laura J", "non-dropping-particle" : "", "parse-names" : false, "suffix" : "" }, { "dropping-particle" : "", "family" : "Taylor", "given" : "Stephen", "non-dropping-particle" : "", "parse-names" : false, "suffix" : "" }, { "dropping-particle" : "", "family" : "Back", "given" : "David J", "non-dropping-particle" : "", "parse-names" : false, "suffix" : "" }, { "dropping-particle" : "", "family" : "Khoo", "given" : "Saye H", "non-dropping-particle" : "", "parse-names" : false, "suffix" : "" } ], "container-title" : "Antiviral Therapy", "id" : "ITEM-2", "issue" : "8", "issued" : { "date-parts" : [ [ "2011" ] ] }, "page" : "1139-1147", "title" : "Pharmacokinetics of antiretroviral drugs in anatomical sanctuary sites: The fetal compartment (placenta and amniotic fluid)", "type" : "article-journal", "volume" : "16" }, "uris" : [ "http://www.mendeley.com/documents/?uuid=54fe66f7-28bd-395b-a6b8-2b0fa3e00d8a" ] }, { "id" : "ITEM-3", "itemData" : { "DOI" : "10.1093/jac/dku400", "ISSN" : "1460-2091", "PMID" : "25326090", "abstract" : "OBJECTIVES To describe the pharmacokinetics of darunavir in pregnant HIV-infected women in the third trimester and post-partum. PATIENTS AND METHODS This was a non-randomized, open-label, multicentre, Phase IV study in HIV-infected pregnant women recruited from HIV treatment centres in Europe. HIV-infected pregnant women treated with darunavir (800/100 mg once daily or 600/100 mg twice daily) as part of their combination ART were included. Pharmacokinetic curves were recorded in the third trimester and post-partum. A cord blood sample and maternal sample were collected. The study is registered at ClinicalTrials.gov under number NCT00825929. RESULTS Twenty-four women were included in the analysis [darunavir/ritonavir: 600/100 mg twice daily (n=6); 800/100 mg once daily (n=17); and 600/100 mg once daily (n=1)]. Geometric mean ratios of third trimester versus post-partum (90% CI) were 0.78 (0.60-1.00) for total darunavir AUC0-tau after 600/100 mg twice-daily dosing and 0.67 (0.56-0.82) for total darunavir AUC0-tau after 800/100 mg once-daily dosing. The unbound fraction of darunavir was not different during pregnancy (12%) compared with post-partum (10%). The median (range) ratio of darunavir cord blood/maternal blood was 0.13 (0.08-0.35). Viral load close to delivery was &lt;300 copies/mL in all but two patients. All children were tested HIV-negative and no congenital abnormalities were reported. CONCLUSIONS Darunavir AUC and Cmax were substantially decreased in pregnancy for both darunavir/ritonavir regimens. This decrease in exposure did not result in mother-to-child transmission. For antiretroviral-naive patients, who are adherent, take darunavir with food and are not using concomitant medication reducing darunavir concentrations, 800/100 mg of darunavir/ritonavir once daily is adequate in pregnancy. For all other patients 600/100 mg of darunavir/ritonavir twice daily is recommended during pregnancy.", "author" : [ { "dropping-particle" : "", "family" : "Colbers", "given" : "Angela", "non-dropping-particle" : "", "parse-names" : false, "suffix" : "" }, { "dropping-particle" : "", "family" : "Molt\u00f3", "given" : "Jos\u00e9", "non-dropping-particle" : "", "parse-names" : false, "suffix" : "" }, { "dropping-particle" : "", "family" : "Ivanovic", "given" : "Jelena", "non-dropping-particle" : "", "parse-names" : false, "suffix" : "" }, { "dropping-particle" : "", "family" : "Kabeya", "given" : "Kabamba", "non-dropping-particle" : "", "parse-names" : false, "suffix" : "" }, { "dropping-particle" : "", "family" : "Hawkins", "given" : "David", "non-dropping-particle" : "", "parse-names" : false, "suffix" : "" }, { "dropping-particle" : "", "family" : "Gingelmaier", "given" : "Andrea", "non-dropping-particle" : "", "parse-names" : false, "suffix" : "" }, { "dropping-particle" : "", "family" : "Taylor", "given" : "Graham", "non-dropping-particle" : "", "parse-names" : false, "suffix" : "" }, { "dropping-particle" : "", "family" : "Weizs\u00e4cker", "given" : "Katharina", "non-dropping-particle" : "", "parse-names" : false, "suffix" : "" }, { "dropping-particle" : "", "family" : "Sadiq", "given" : "S. Tariq", "non-dropping-particle" : "", "parse-names" : false, "suffix" : "" }, { "dropping-particle" : "", "family" : "Ende", "given" : "Marchina", "non-dropping-particle" : "Van der", "parse-names" : false, "suffix" : "" }, { "dropping-particle" : "", "family" : "Giaquinto", "given" : "Carlo", "non-dropping-particle" : "", "parse-names" : false, "suffix" : "" }, { "dropping-particle" : "", "family" : "Burger", "given" : "David", "non-dropping-particle" : "", "parse-names" : false, "suffix" : "" }, { "dropping-particle" : "van der", "family" : "PANNA Network", "given" : "A. J. A. M.", "non-dropping-particle" : "", "parse-names" : false, "suffix" : "" }, { "dropping-particle" : "", "family" : "Warris", "given" : "A.", "non-dropping-particle" : "", "parse-names" : false, "suffix" : "" }, { "dropping-particle" : "", "family" : "Nellen", "given" : "J.", "non-dropping-particle" : "", "parse-names" : false, "suffix" : "" }, { "dropping-particle" : "", "family" : "Lyons", "given" : "F.", "non-dropping-particle" : "", "parse-names" : false, "suffix" : "" }, { "dropping-particle" : "", "family" : "Lambert", "given" : "J.", "non-dropping-particle" : "", "parse-names" : false, "suffix" : "" }, { "dropping-particle" : "", "family" : "Haberl", "given" : "A.", "non-dropping-particle" : "", "parse-names" : false, "suffix" : "" }, { "dropping-particle" : "", "family" : "Faetkenheuer", "given" : "G.", "non-dropping-particle" : "", "parse-names" : false, "suffix" : "" }, { "dropping-particle" : "", "family" : "Wyen", "given" : "C.", "non-dropping-particle" : "", "parse-names" : false, "suffix" : "" }, { "dropping-particle" : "", "family" : "Rockstroh", "given" : "J. K.", "non-dropping-particle" : "", "parse-names" : false, "suffix" : "" }, { "dropping-particle" : "", "family" : "Schwarze-Zander", "given" : "C.", "non-dropping-particle" : "", "parse-names" : false, "suffix" : "" }, { "dropping-particle" : "", "family" : "Gilleece", "given" : "Y.", "non-dropping-particle" : "", "parse-names" : false, "suffix" : "" }, { "dropping-particle" : "", "family" : "Wood", "given" : "C.", "non-dropping-particle" : "", "parse-names" : false, "suffix" : "" } ], "container-title" : "The Journal of antimicrobial chemotherapy", "id" : "ITEM-3", "issue" : "2", "issued" : { "date-parts" : [ [ "2015", "2", "1" ] ] }, "page" : "534-42", "title" : "Pharmacokinetics of total and unbound darunavir in HIV-1-infected pregnant women.", "type" : "article-journal", "volume" : "70" }, "uris" : [ "http://www.mendeley.com/documents/?uuid=6ad09c2b-4d25-33c2-9d4a-fd72a959a7c1" ] }, { "id" : "ITEM-4", "itemData" : { "DOI" : "10.1128/AAC.49.6.2314-2321.2005", "ISBN" : "0066-4804 (Print)\\r0066-4804 (Linking)", "ISSN" : "00664804", "PMID" : "15917527", "abstract" : "The purpose of this study was to characterize the antiviral activity, cytotoxicity, and mechanism of action of TMC114, a novel human immunodeficiency virus type 1 (HIV-1) protease inhibitor (PI). TMC114 exhibited potent anti-HIV activity with a 50% effective concentration (EC50) of 1 to 5 nM and a 90% effective concentration of 2.7 to 13 nM. TMC114 exhibited no cytotoxicity at concentrations up to 100 muM (selectivity index, &gt;20,000). All viruses in a panel of 19 recombinant clinical isolates carrying multiple protease mutations and demonstrating resistance to an average of five other PIs, were susceptible to TMC114, defined as a fold change in EC50 of &lt;4. TMC114 was also effective against the majority of 1,501 PI-resistant recombinant viruses derived from recent clinical samples, with EC50s of &lt;10 nM for 75% of the samples. In sequential passage experiments using HIV-1 LAI, two mutations (R41T and K70E) were selected. One selected virus showed a 10-fold reduction in susceptibility to TMC114, but &lt;10-fold reductions in susceptibility to the current PIs (atazanavir was not assessed), except saquinavir. However, when the selected mutations were introduced into a laboratory strain by site-directed mutagenesis, they had no effect on susceptibility to TMC114 or other PIs. There was no evidence of antagonism between TMC114 and any currently available PIs or reverse transcriptase inhibitors. Combinations with ritonavir, nelfinavir, and amprenavir showed some evidence of synergy. These results suggest that TMC114 is a potential candidate for the treatment of both naive and PI-experienced patients with HIV.", "author" : [ { "dropping-particle" : "", "family" : "Meyer", "given" : "Sandra", "non-dropping-particle" : "De", "parse-names" : false, "suffix" : "" }, { "dropping-particle" : "", "family" : "Azijn", "given" : "Hilde", "non-dropping-particle" : "", "parse-names" : false, "suffix" : "" }, { "dropping-particle" : "", "family" : "Surleraux", "given" : "Dominique", "non-dropping-particle" : "", "parse-names" : false, "suffix" : "" }, { "dropping-particle" : "", "family" : "Jochmans", "given" : "Dirk", "non-dropping-particle" : "", "parse-names" : false, "suffix" : "" }, { "dropping-particle" : "", "family" : "Tahri", "given" : "Abdellah", "non-dropping-particle" : "", "parse-names" : false, "suffix" : "" }, { "dropping-particle" : "", "family" : "Pauwels", "given" : "Rudi", "non-dropping-particle" : "", "parse-names" : false, "suffix" : "" }, { "dropping-particle" : "", "family" : "Wigerinck", "given" : "Piet", "non-dropping-particle" : "", "parse-names" : false, "suffix" : "" }, { "dropping-particle" : "", "family" : "B??thune", "given" : "Marie Pierre", "non-dropping-particle" : "De", "parse-names" : false, "suffix" : "" } ], "container-title" : "Antimicrobial Agents and Chemotherapy", "id" : "ITEM-4", "issue" : "6", "issued" : { "date-parts" : [ [ "2005", "6", "1" ] ] }, "page" : "2314-2321", "title" : "TMC114, a novel human immunodeficiency virus type 1 protease inhibitor active against protease inhibitor-resistant viruses, including a broad range of clinical isolates", "type" : "article-journal", "volume" : "49" }, "uris" : [ "http://www.mendeley.com/documents/?uuid=f45c6695-7d53-3b61-97fe-db9849c81bf3" ] } ], "mendeley" : { "formattedCitation" : "(2,22\u201324)", "plainTextFormattedCitation" : "(2,22\u201324)", "previouslyFormattedCitation" : "(2,22\u201324)" }, "properties" : {  }, "schema" : "https://github.com/citation-style-language/schema/raw/master/csl-citation.json" }</w:instrText>
      </w:r>
      <w:r w:rsidR="00AC3762">
        <w:rPr>
          <w:rFonts w:ascii="Times New Roman" w:hAnsi="Times New Roman" w:cs="Times New Roman"/>
          <w:sz w:val="24"/>
          <w:szCs w:val="24"/>
        </w:rPr>
        <w:fldChar w:fldCharType="separate"/>
      </w:r>
      <w:r w:rsidR="00622D1D" w:rsidRPr="00622D1D">
        <w:rPr>
          <w:rFonts w:ascii="Times New Roman" w:hAnsi="Times New Roman" w:cs="Times New Roman"/>
          <w:noProof/>
          <w:sz w:val="24"/>
          <w:szCs w:val="24"/>
        </w:rPr>
        <w:t>(2,22–24)</w:t>
      </w:r>
      <w:r w:rsidR="00AC3762">
        <w:rPr>
          <w:rFonts w:ascii="Times New Roman" w:hAnsi="Times New Roman" w:cs="Times New Roman"/>
          <w:sz w:val="24"/>
          <w:szCs w:val="24"/>
        </w:rPr>
        <w:fldChar w:fldCharType="end"/>
      </w:r>
      <w:r w:rsidRPr="00882DF2">
        <w:rPr>
          <w:rFonts w:ascii="Times New Roman" w:hAnsi="Times New Roman" w:cs="Times New Roman"/>
          <w:sz w:val="24"/>
          <w:szCs w:val="24"/>
        </w:rPr>
        <w:t>. Foetal DRV concentrations are the result of multiple factors, main ones including maternal plasma concentration, placental blood flow, permeability of placenta and the rate of foetal elimination of darunavir.</w:t>
      </w:r>
      <w:r w:rsidRPr="00882DF2">
        <w:rPr>
          <w:rFonts w:ascii="Times New Roman" w:hAnsi="Times New Roman" w:cs="Times New Roman"/>
          <w:sz w:val="24"/>
          <w:szCs w:val="24"/>
          <w:vertAlign w:val="superscript"/>
        </w:rPr>
        <w:t xml:space="preserve"> 24 </w:t>
      </w:r>
      <w:r w:rsidRPr="00882DF2">
        <w:rPr>
          <w:rFonts w:ascii="Times New Roman" w:hAnsi="Times New Roman" w:cs="Times New Roman"/>
          <w:sz w:val="24"/>
          <w:szCs w:val="24"/>
        </w:rPr>
        <w:t>As the factors are subject to change throughout pregnancy, it is challenging to determine the transplacental passage of DRV throughout pregnancy.</w:t>
      </w:r>
    </w:p>
    <w:p w14:paraId="07F36BB9" w14:textId="77777777" w:rsidR="00882DF2" w:rsidRPr="00882DF2" w:rsidRDefault="00882DF2" w:rsidP="00882DF2">
      <w:pPr>
        <w:tabs>
          <w:tab w:val="left" w:pos="2180"/>
        </w:tabs>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ab/>
      </w:r>
    </w:p>
    <w:p w14:paraId="20784BE9" w14:textId="1070083C" w:rsidR="00882DF2" w:rsidRPr="00882DF2" w:rsidRDefault="00882DF2" w:rsidP="00882DF2">
      <w:pPr>
        <w:spacing w:after="0" w:line="240" w:lineRule="auto"/>
        <w:jc w:val="both"/>
        <w:rPr>
          <w:rFonts w:ascii="Times New Roman" w:hAnsi="Times New Roman" w:cs="Times New Roman"/>
          <w:sz w:val="24"/>
          <w:szCs w:val="24"/>
        </w:rPr>
      </w:pPr>
      <w:r w:rsidRPr="00882DF2">
        <w:rPr>
          <w:rFonts w:ascii="Times New Roman" w:hAnsi="Times New Roman" w:cs="Times New Roman"/>
          <w:sz w:val="24"/>
          <w:szCs w:val="24"/>
        </w:rPr>
        <w:t>Our study observes the ability of the DRV/r 800mg/100mg once daily dosing at providing peripartum prophylaxis by comparing cord levels obtained from our patients and comparing them to documented and published EC</w:t>
      </w:r>
      <w:r w:rsidRPr="00882DF2">
        <w:rPr>
          <w:rFonts w:ascii="Times New Roman" w:hAnsi="Times New Roman" w:cs="Times New Roman"/>
          <w:sz w:val="24"/>
          <w:szCs w:val="24"/>
          <w:vertAlign w:val="subscript"/>
        </w:rPr>
        <w:t xml:space="preserve">50 </w:t>
      </w:r>
      <w:r w:rsidRPr="00882DF2">
        <w:rPr>
          <w:rFonts w:ascii="Times New Roman" w:hAnsi="Times New Roman" w:cs="Times New Roman"/>
          <w:sz w:val="24"/>
          <w:szCs w:val="24"/>
        </w:rPr>
        <w:t xml:space="preserve">Levels. Janssen quotes an </w:t>
      </w:r>
      <w:r w:rsidRPr="00882DF2">
        <w:rPr>
          <w:rFonts w:ascii="Times New Roman" w:hAnsi="Times New Roman" w:cs="Times New Roman"/>
          <w:i/>
          <w:sz w:val="24"/>
          <w:szCs w:val="24"/>
        </w:rPr>
        <w:t>in vitro</w:t>
      </w:r>
      <w:r w:rsidRPr="00882DF2">
        <w:rPr>
          <w:rFonts w:ascii="Times New Roman" w:hAnsi="Times New Roman" w:cs="Times New Roman"/>
          <w:sz w:val="24"/>
          <w:szCs w:val="24"/>
        </w:rPr>
        <w:t xml:space="preserve"> EC</w:t>
      </w:r>
      <w:r w:rsidRPr="00882DF2">
        <w:rPr>
          <w:rFonts w:ascii="Times New Roman" w:hAnsi="Times New Roman" w:cs="Times New Roman"/>
          <w:sz w:val="24"/>
          <w:szCs w:val="24"/>
          <w:vertAlign w:val="subscript"/>
        </w:rPr>
        <w:t xml:space="preserve">50 </w:t>
      </w:r>
      <w:r w:rsidRPr="00882DF2">
        <w:rPr>
          <w:rFonts w:ascii="Times New Roman" w:hAnsi="Times New Roman" w:cs="Times New Roman"/>
          <w:sz w:val="24"/>
          <w:szCs w:val="24"/>
        </w:rPr>
        <w:t xml:space="preserve">of 1.2 to 8.5 </w:t>
      </w:r>
      <w:proofErr w:type="spellStart"/>
      <w:r w:rsidRPr="00882DF2">
        <w:rPr>
          <w:rFonts w:ascii="Times New Roman" w:hAnsi="Times New Roman" w:cs="Times New Roman"/>
          <w:sz w:val="24"/>
          <w:szCs w:val="24"/>
        </w:rPr>
        <w:t>nM</w:t>
      </w:r>
      <w:proofErr w:type="spellEnd"/>
      <w:r w:rsidRPr="00882DF2">
        <w:rPr>
          <w:rFonts w:ascii="Times New Roman" w:hAnsi="Times New Roman" w:cs="Times New Roman"/>
          <w:sz w:val="24"/>
          <w:szCs w:val="24"/>
        </w:rPr>
        <w:t xml:space="preserve"> (0.7 to 4.7 ng/ml)</w:t>
      </w:r>
      <w:r w:rsidR="00AC3762">
        <w:rPr>
          <w:rFonts w:ascii="Times New Roman" w:hAnsi="Times New Roman" w:cs="Times New Roman"/>
          <w:sz w:val="24"/>
          <w:szCs w:val="24"/>
        </w:rPr>
        <w:fldChar w:fldCharType="begin" w:fldLock="1"/>
      </w:r>
      <w:r w:rsidR="00622D1D">
        <w:rPr>
          <w:rFonts w:ascii="Times New Roman" w:hAnsi="Times New Roman" w:cs="Times New Roman"/>
          <w:sz w:val="24"/>
          <w:szCs w:val="24"/>
        </w:rPr>
        <w:instrText>ADDIN CSL_CITATION { "citationItems" : [ { "id" : "ITEM-1", "itemData" : { "author" : [ { "dropping-particle" : "", "family" : "Janssen", "given" : "", "non-dropping-particle" : "", "parse-names" : false, "suffix" : "" } ], "id" : "ITEM-1", "issued" : { "date-parts" : [ [ "2016" ] ] }, "title" : "Prezista\u00ae: Product information", "type" : "article" }, "uris" : [ "http://www.mendeley.com/documents/?uuid=fcb8f8bd-8f58-4aea-9db0-167b2141b7fc" ] } ], "mendeley" : { "formattedCitation" : "(25)", "plainTextFormattedCitation" : "(25)", "previouslyFormattedCitation" : "(25)" }, "properties" : {  }, "schema" : "https://github.com/citation-style-language/schema/raw/master/csl-citation.json" }</w:instrText>
      </w:r>
      <w:r w:rsidR="00AC3762">
        <w:rPr>
          <w:rFonts w:ascii="Times New Roman" w:hAnsi="Times New Roman" w:cs="Times New Roman"/>
          <w:sz w:val="24"/>
          <w:szCs w:val="24"/>
        </w:rPr>
        <w:fldChar w:fldCharType="separate"/>
      </w:r>
      <w:r w:rsidR="00622D1D" w:rsidRPr="00622D1D">
        <w:rPr>
          <w:rFonts w:ascii="Times New Roman" w:hAnsi="Times New Roman" w:cs="Times New Roman"/>
          <w:noProof/>
          <w:sz w:val="24"/>
          <w:szCs w:val="24"/>
        </w:rPr>
        <w:t>(25)</w:t>
      </w:r>
      <w:r w:rsidR="00AC3762">
        <w:rPr>
          <w:rFonts w:ascii="Times New Roman" w:hAnsi="Times New Roman" w:cs="Times New Roman"/>
          <w:sz w:val="24"/>
          <w:szCs w:val="24"/>
        </w:rPr>
        <w:fldChar w:fldCharType="end"/>
      </w:r>
      <w:r w:rsidR="00AC3762">
        <w:rPr>
          <w:rFonts w:ascii="Times New Roman" w:hAnsi="Times New Roman" w:cs="Times New Roman"/>
          <w:sz w:val="24"/>
          <w:szCs w:val="24"/>
        </w:rPr>
        <w:t>.</w:t>
      </w:r>
      <w:r w:rsidRPr="00882DF2">
        <w:rPr>
          <w:rFonts w:ascii="Times New Roman" w:hAnsi="Times New Roman" w:cs="Times New Roman"/>
          <w:sz w:val="24"/>
          <w:szCs w:val="24"/>
          <w:vertAlign w:val="superscript"/>
        </w:rPr>
        <w:t>.</w:t>
      </w:r>
      <w:r w:rsidRPr="00882DF2">
        <w:rPr>
          <w:rFonts w:ascii="Times New Roman" w:hAnsi="Times New Roman" w:cs="Times New Roman"/>
          <w:sz w:val="24"/>
          <w:szCs w:val="24"/>
        </w:rPr>
        <w:t xml:space="preserve">Our study data shows cord blood levels more than ten-fold of the quoted values, which should correlate with good </w:t>
      </w:r>
      <w:r w:rsidRPr="00882DF2">
        <w:rPr>
          <w:rFonts w:ascii="Times New Roman" w:hAnsi="Times New Roman" w:cs="Times New Roman"/>
          <w:i/>
          <w:sz w:val="24"/>
          <w:szCs w:val="24"/>
        </w:rPr>
        <w:t>in vitro</w:t>
      </w:r>
      <w:r w:rsidRPr="00882DF2">
        <w:rPr>
          <w:rFonts w:ascii="Times New Roman" w:hAnsi="Times New Roman" w:cs="Times New Roman"/>
          <w:sz w:val="24"/>
          <w:szCs w:val="24"/>
        </w:rPr>
        <w:t xml:space="preserve"> viral suppression. This is reflected by the results of our study. Apart from two cases with uncertain outcome as the patients delivered in another medical facility, there were no cases of mother to child transmission detected. </w:t>
      </w:r>
    </w:p>
    <w:p w14:paraId="4204E9DC" w14:textId="77777777" w:rsidR="00882DF2" w:rsidRPr="00882DF2" w:rsidRDefault="00882DF2" w:rsidP="00882DF2">
      <w:pPr>
        <w:spacing w:after="0" w:line="240" w:lineRule="auto"/>
        <w:jc w:val="both"/>
        <w:rPr>
          <w:rFonts w:ascii="Times New Roman" w:hAnsi="Times New Roman" w:cs="Times New Roman"/>
          <w:sz w:val="24"/>
          <w:szCs w:val="24"/>
        </w:rPr>
      </w:pPr>
    </w:p>
    <w:p w14:paraId="518C69F3" w14:textId="77777777" w:rsidR="00882DF2" w:rsidRPr="00882DF2" w:rsidRDefault="00882DF2" w:rsidP="00882DF2">
      <w:pPr>
        <w:spacing w:after="0" w:line="240" w:lineRule="auto"/>
        <w:jc w:val="both"/>
        <w:rPr>
          <w:rFonts w:ascii="Times New Roman" w:hAnsi="Times New Roman" w:cs="Times New Roman"/>
          <w:b/>
          <w:bCs/>
          <w:sz w:val="32"/>
          <w:szCs w:val="32"/>
        </w:rPr>
      </w:pPr>
      <w:r w:rsidRPr="00882DF2">
        <w:rPr>
          <w:rFonts w:ascii="Times New Roman" w:hAnsi="Times New Roman" w:cs="Times New Roman"/>
          <w:b/>
          <w:bCs/>
          <w:sz w:val="32"/>
          <w:szCs w:val="32"/>
        </w:rPr>
        <w:t>Conclusion</w:t>
      </w:r>
    </w:p>
    <w:p w14:paraId="12C95EA1" w14:textId="77777777" w:rsidR="00882DF2" w:rsidRPr="00882DF2" w:rsidRDefault="00882DF2" w:rsidP="00882DF2">
      <w:pPr>
        <w:spacing w:after="0" w:line="240" w:lineRule="auto"/>
        <w:jc w:val="both"/>
        <w:rPr>
          <w:rFonts w:ascii="Times New Roman" w:hAnsi="Times New Roman" w:cs="Times New Roman"/>
          <w:sz w:val="24"/>
          <w:szCs w:val="24"/>
        </w:rPr>
      </w:pPr>
    </w:p>
    <w:p w14:paraId="524007AD" w14:textId="77777777" w:rsidR="00882DF2" w:rsidRPr="00882DF2" w:rsidRDefault="00882DF2" w:rsidP="00882DF2">
      <w:pPr>
        <w:spacing w:after="0" w:line="240" w:lineRule="auto"/>
        <w:jc w:val="both"/>
        <w:rPr>
          <w:rFonts w:ascii="Times New Roman" w:hAnsi="Times New Roman" w:cs="Times New Roman"/>
          <w:bCs/>
          <w:sz w:val="24"/>
          <w:szCs w:val="24"/>
        </w:rPr>
      </w:pPr>
      <w:bookmarkStart w:id="2" w:name="_Hlk510787270"/>
      <w:r w:rsidRPr="00882DF2">
        <w:rPr>
          <w:rFonts w:ascii="Times New Roman" w:hAnsi="Times New Roman" w:cs="Times New Roman"/>
          <w:bCs/>
          <w:sz w:val="24"/>
          <w:szCs w:val="24"/>
        </w:rPr>
        <w:t>The data collected from our study show that good results can be expected from a once daily regime of DRV/r 800mg/100mg. This is measured by the DRV plasma concentration at different stages of pregnancy, viral suppression and prevention of mother to child transmission of disease.</w:t>
      </w:r>
    </w:p>
    <w:bookmarkEnd w:id="2"/>
    <w:p w14:paraId="7D7352BB" w14:textId="77777777" w:rsidR="00882DF2" w:rsidRPr="00882DF2" w:rsidRDefault="00882DF2" w:rsidP="00882DF2">
      <w:pPr>
        <w:spacing w:after="0" w:line="240" w:lineRule="auto"/>
        <w:jc w:val="both"/>
        <w:rPr>
          <w:rFonts w:ascii="Times New Roman" w:hAnsi="Times New Roman" w:cs="Times New Roman"/>
          <w:bCs/>
          <w:sz w:val="24"/>
          <w:szCs w:val="24"/>
        </w:rPr>
      </w:pPr>
    </w:p>
    <w:p w14:paraId="4C39DCCC" w14:textId="77777777" w:rsidR="00882DF2" w:rsidRPr="00882DF2" w:rsidRDefault="00882DF2" w:rsidP="00882DF2">
      <w:pPr>
        <w:spacing w:after="0" w:line="240" w:lineRule="auto"/>
        <w:jc w:val="both"/>
        <w:rPr>
          <w:rFonts w:ascii="Times New Roman" w:hAnsi="Times New Roman" w:cs="Times New Roman"/>
          <w:bCs/>
          <w:sz w:val="24"/>
          <w:szCs w:val="24"/>
        </w:rPr>
      </w:pPr>
      <w:r w:rsidRPr="00882DF2">
        <w:rPr>
          <w:rFonts w:ascii="Times New Roman" w:hAnsi="Times New Roman" w:cs="Times New Roman"/>
          <w:bCs/>
          <w:sz w:val="24"/>
          <w:szCs w:val="24"/>
        </w:rPr>
        <w:t xml:space="preserve">There were a small number of cases in our study where treatment failure had resulted in reduced levels of DRV concentration and unsuppressed viral loads. But in </w:t>
      </w:r>
      <w:proofErr w:type="gramStart"/>
      <w:r w:rsidRPr="00882DF2">
        <w:rPr>
          <w:rFonts w:ascii="Times New Roman" w:hAnsi="Times New Roman" w:cs="Times New Roman"/>
          <w:bCs/>
          <w:sz w:val="24"/>
          <w:szCs w:val="24"/>
        </w:rPr>
        <w:t xml:space="preserve">the </w:t>
      </w:r>
      <w:r w:rsidRPr="00F60270">
        <w:rPr>
          <w:rFonts w:ascii="Times New Roman" w:hAnsi="Times New Roman" w:cs="Times New Roman"/>
          <w:bCs/>
          <w:sz w:val="24"/>
          <w:szCs w:val="24"/>
        </w:rPr>
        <w:t>majority</w:t>
      </w:r>
      <w:r w:rsidRPr="00882DF2">
        <w:rPr>
          <w:rFonts w:ascii="Times New Roman" w:hAnsi="Times New Roman" w:cs="Times New Roman"/>
          <w:bCs/>
          <w:sz w:val="24"/>
          <w:szCs w:val="24"/>
        </w:rPr>
        <w:t xml:space="preserve"> of</w:t>
      </w:r>
      <w:proofErr w:type="gramEnd"/>
      <w:r w:rsidRPr="00882DF2">
        <w:rPr>
          <w:rFonts w:ascii="Times New Roman" w:hAnsi="Times New Roman" w:cs="Times New Roman"/>
          <w:bCs/>
          <w:sz w:val="24"/>
          <w:szCs w:val="24"/>
        </w:rPr>
        <w:t xml:space="preserve"> these cases had complications namely interruption to treatment due to non-compliance and co-infections </w:t>
      </w:r>
      <w:r w:rsidRPr="00882DF2">
        <w:rPr>
          <w:rFonts w:ascii="Times New Roman" w:hAnsi="Times New Roman" w:cs="Times New Roman"/>
          <w:bCs/>
          <w:sz w:val="24"/>
          <w:szCs w:val="24"/>
        </w:rPr>
        <w:lastRenderedPageBreak/>
        <w:t>which may have affected the outcome of the treatment. Aside from two cases where delivery took place in another medical facility, there were no detected transmissions of HIV from mother to child.</w:t>
      </w:r>
    </w:p>
    <w:p w14:paraId="62D86A87" w14:textId="77777777" w:rsidR="00882DF2" w:rsidRPr="00882DF2" w:rsidRDefault="00882DF2" w:rsidP="00882DF2">
      <w:pPr>
        <w:spacing w:after="0" w:line="240" w:lineRule="auto"/>
        <w:jc w:val="both"/>
        <w:rPr>
          <w:rFonts w:ascii="Times New Roman" w:hAnsi="Times New Roman" w:cs="Times New Roman"/>
          <w:bCs/>
          <w:sz w:val="24"/>
          <w:szCs w:val="24"/>
        </w:rPr>
      </w:pPr>
    </w:p>
    <w:p w14:paraId="237BB6E1" w14:textId="77777777" w:rsidR="00882DF2" w:rsidRPr="00882DF2" w:rsidRDefault="00882DF2" w:rsidP="00882DF2">
      <w:pPr>
        <w:spacing w:after="0" w:line="240" w:lineRule="auto"/>
        <w:jc w:val="both"/>
        <w:rPr>
          <w:rFonts w:ascii="Times New Roman" w:hAnsi="Times New Roman" w:cs="Times New Roman"/>
          <w:bCs/>
          <w:sz w:val="24"/>
          <w:szCs w:val="24"/>
        </w:rPr>
      </w:pPr>
      <w:bookmarkStart w:id="3" w:name="_Hlk510014550"/>
      <w:r w:rsidRPr="00882DF2">
        <w:rPr>
          <w:rFonts w:ascii="Times New Roman" w:hAnsi="Times New Roman" w:cs="Times New Roman"/>
          <w:bCs/>
          <w:sz w:val="24"/>
          <w:szCs w:val="24"/>
        </w:rPr>
        <w:t>The results of our study show that once daily dosing of DRV/r 800mg/100mg provided sufficient antiretroviral therapy with good efficacy and viral suppression as well as peripartum prophylaxis</w:t>
      </w:r>
      <w:bookmarkEnd w:id="3"/>
      <w:r w:rsidRPr="00882DF2">
        <w:rPr>
          <w:rFonts w:ascii="Times New Roman" w:hAnsi="Times New Roman" w:cs="Times New Roman"/>
          <w:bCs/>
          <w:sz w:val="24"/>
          <w:szCs w:val="24"/>
        </w:rPr>
        <w:t xml:space="preserve">. Unfortunately, the data obtained from our study is incomplete, especially in the early phase of pregnancy and the cord blood samples. Hence further studies should be conducted to confirm the conclusion above. </w:t>
      </w:r>
    </w:p>
    <w:p w14:paraId="5C23968D" w14:textId="61E21F0E" w:rsidR="00882DF2" w:rsidRDefault="00882DF2" w:rsidP="00882DF2">
      <w:pPr>
        <w:spacing w:after="0" w:line="240" w:lineRule="auto"/>
        <w:jc w:val="both"/>
        <w:rPr>
          <w:rFonts w:ascii="were" w:hAnsi="were"/>
          <w:sz w:val="24"/>
          <w:szCs w:val="24"/>
        </w:rPr>
      </w:pPr>
    </w:p>
    <w:p w14:paraId="3ACE3C42" w14:textId="14EA7BCF" w:rsidR="00AC3762" w:rsidRPr="00622D1D" w:rsidRDefault="00AC3762" w:rsidP="00882DF2">
      <w:pPr>
        <w:spacing w:after="0" w:line="240" w:lineRule="auto"/>
        <w:jc w:val="both"/>
        <w:rPr>
          <w:rFonts w:ascii="Times New Roman" w:hAnsi="Times New Roman" w:cs="Times New Roman"/>
          <w:sz w:val="32"/>
          <w:szCs w:val="32"/>
        </w:rPr>
      </w:pPr>
    </w:p>
    <w:p w14:paraId="029C60C9" w14:textId="15576141" w:rsidR="00AC3762" w:rsidRPr="00622D1D" w:rsidRDefault="00AC3762" w:rsidP="00882DF2">
      <w:pPr>
        <w:spacing w:after="0" w:line="240" w:lineRule="auto"/>
        <w:jc w:val="both"/>
        <w:rPr>
          <w:rFonts w:ascii="Times New Roman" w:hAnsi="Times New Roman" w:cs="Times New Roman"/>
          <w:b/>
          <w:sz w:val="32"/>
          <w:szCs w:val="32"/>
        </w:rPr>
      </w:pPr>
      <w:r w:rsidRPr="00622D1D">
        <w:rPr>
          <w:rFonts w:ascii="Times New Roman" w:hAnsi="Times New Roman" w:cs="Times New Roman"/>
          <w:b/>
          <w:sz w:val="32"/>
          <w:szCs w:val="32"/>
        </w:rPr>
        <w:t>References</w:t>
      </w:r>
    </w:p>
    <w:p w14:paraId="543AB0B6" w14:textId="77777777" w:rsidR="00AC3762" w:rsidRPr="00622D1D" w:rsidRDefault="00AC3762" w:rsidP="00882DF2">
      <w:pPr>
        <w:spacing w:after="0" w:line="240" w:lineRule="auto"/>
        <w:jc w:val="both"/>
        <w:rPr>
          <w:rFonts w:ascii="were" w:hAnsi="were"/>
          <w:b/>
          <w:sz w:val="24"/>
          <w:szCs w:val="24"/>
        </w:rPr>
      </w:pPr>
    </w:p>
    <w:p w14:paraId="4491A15C" w14:textId="76F9A8C3" w:rsidR="00622D1D" w:rsidRPr="00622D1D" w:rsidRDefault="00AC3762"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sz w:val="24"/>
          <w:szCs w:val="24"/>
        </w:rPr>
        <w:fldChar w:fldCharType="begin" w:fldLock="1"/>
      </w:r>
      <w:r w:rsidRPr="00540636">
        <w:rPr>
          <w:rFonts w:ascii="Times New Roman" w:hAnsi="Times New Roman" w:cs="Times New Roman"/>
          <w:sz w:val="24"/>
          <w:szCs w:val="24"/>
        </w:rPr>
        <w:instrText xml:space="preserve">ADDIN Mendeley Bibliography CSL_BIBLIOGRAPHY </w:instrText>
      </w:r>
      <w:r w:rsidRPr="00622D1D">
        <w:rPr>
          <w:rFonts w:ascii="Times New Roman" w:hAnsi="Times New Roman" w:cs="Times New Roman"/>
          <w:sz w:val="24"/>
          <w:szCs w:val="24"/>
        </w:rPr>
        <w:fldChar w:fldCharType="separate"/>
      </w:r>
      <w:r w:rsidR="00622D1D" w:rsidRPr="00622D1D">
        <w:rPr>
          <w:rFonts w:ascii="Times New Roman" w:hAnsi="Times New Roman" w:cs="Times New Roman"/>
          <w:noProof/>
          <w:sz w:val="24"/>
          <w:szCs w:val="24"/>
        </w:rPr>
        <w:t xml:space="preserve">1. </w:t>
      </w:r>
      <w:r w:rsidR="00622D1D" w:rsidRPr="00622D1D">
        <w:rPr>
          <w:rFonts w:ascii="Times New Roman" w:hAnsi="Times New Roman" w:cs="Times New Roman"/>
          <w:noProof/>
          <w:sz w:val="24"/>
          <w:szCs w:val="24"/>
        </w:rPr>
        <w:tab/>
        <w:t xml:space="preserve">Anderson GD. Pregnancy-Induced Changes in Pharmacokinetics. </w:t>
      </w:r>
      <w:r w:rsidR="00622D1D" w:rsidRPr="00540636">
        <w:rPr>
          <w:rFonts w:ascii="Times New Roman" w:hAnsi="Times New Roman" w:cs="Times New Roman"/>
          <w:i/>
          <w:noProof/>
          <w:sz w:val="24"/>
          <w:szCs w:val="24"/>
        </w:rPr>
        <w:t>Clin Pharmacokinet</w:t>
      </w:r>
      <w:r w:rsidR="00622D1D" w:rsidRPr="00622D1D">
        <w:rPr>
          <w:rFonts w:ascii="Times New Roman" w:hAnsi="Times New Roman" w:cs="Times New Roman"/>
          <w:noProof/>
          <w:sz w:val="24"/>
          <w:szCs w:val="24"/>
        </w:rPr>
        <w:t xml:space="preserve"> [Internet]. 2005 [cited 2018 Mar 23];44(10):989–1008. Available from: http://www.ncbi.nlm.nih.gov/pubmed/16176115</w:t>
      </w:r>
    </w:p>
    <w:p w14:paraId="21E821C3"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2. </w:t>
      </w:r>
      <w:r w:rsidRPr="00622D1D">
        <w:rPr>
          <w:rFonts w:ascii="Times New Roman" w:hAnsi="Times New Roman" w:cs="Times New Roman"/>
          <w:noProof/>
          <w:sz w:val="24"/>
          <w:szCs w:val="24"/>
        </w:rPr>
        <w:tab/>
        <w:t>Andany N, Loutfy MR. HIV protease inhibitors in pregnancy:</w:t>
      </w:r>
      <w:r w:rsidRPr="00C1395E">
        <w:rPr>
          <w:rFonts w:ascii="Times New Roman" w:hAnsi="Times New Roman" w:cs="Times New Roman"/>
          <w:noProof/>
          <w:sz w:val="24"/>
          <w:szCs w:val="24"/>
        </w:rPr>
        <w:t xml:space="preserve"> Pharmacology and clinical use</w:t>
      </w:r>
      <w:r w:rsidRPr="00622D1D">
        <w:rPr>
          <w:rFonts w:ascii="Times New Roman" w:hAnsi="Times New Roman" w:cs="Times New Roman"/>
          <w:noProof/>
          <w:sz w:val="24"/>
          <w:szCs w:val="24"/>
        </w:rPr>
        <w:t xml:space="preserve">. </w:t>
      </w:r>
      <w:r w:rsidRPr="00540636">
        <w:rPr>
          <w:rFonts w:ascii="Times New Roman" w:hAnsi="Times New Roman" w:cs="Times New Roman"/>
          <w:i/>
          <w:noProof/>
          <w:sz w:val="24"/>
          <w:szCs w:val="24"/>
        </w:rPr>
        <w:t>Drugs</w:t>
      </w:r>
      <w:r w:rsidRPr="00622D1D">
        <w:rPr>
          <w:rFonts w:ascii="Times New Roman" w:hAnsi="Times New Roman" w:cs="Times New Roman"/>
          <w:noProof/>
          <w:sz w:val="24"/>
          <w:szCs w:val="24"/>
        </w:rPr>
        <w:t xml:space="preserve"> [Internet]. 2013 Mar 13 [cited 2018 Mar 23];73(3):229–47. Available from: http://www.ncbi.nlm.nih.gov/pubmed/23404092</w:t>
      </w:r>
    </w:p>
    <w:p w14:paraId="6163F96C"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3. </w:t>
      </w:r>
      <w:r w:rsidRPr="00622D1D">
        <w:rPr>
          <w:rFonts w:ascii="Times New Roman" w:hAnsi="Times New Roman" w:cs="Times New Roman"/>
          <w:noProof/>
          <w:sz w:val="24"/>
          <w:szCs w:val="24"/>
        </w:rPr>
        <w:tab/>
        <w:t>Kohl NE, Emini EA, Schleif WA, Davis LJ, Heimbach JC, Dixon RAF, et al. Active human immunodeficiency virus protease is required for viral infectivity [Internet]. Vol. 85,</w:t>
      </w:r>
      <w:r w:rsidRPr="00540636">
        <w:rPr>
          <w:rFonts w:ascii="Times New Roman" w:hAnsi="Times New Roman" w:cs="Times New Roman"/>
          <w:i/>
          <w:noProof/>
          <w:sz w:val="24"/>
          <w:szCs w:val="24"/>
        </w:rPr>
        <w:t xml:space="preserve"> Proceedings of the National Academy of Sciences.</w:t>
      </w:r>
      <w:r w:rsidRPr="00622D1D">
        <w:rPr>
          <w:rFonts w:ascii="Times New Roman" w:hAnsi="Times New Roman" w:cs="Times New Roman"/>
          <w:noProof/>
          <w:sz w:val="24"/>
          <w:szCs w:val="24"/>
        </w:rPr>
        <w:t xml:space="preserve"> National Academy of Sciences; 1988 [cited 2018 Mar 23]. p. 4686–90. Available from: http://www.ncbi.nlm.nih.gov/pubmed/3290901</w:t>
      </w:r>
    </w:p>
    <w:p w14:paraId="53649E4B"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4. </w:t>
      </w:r>
      <w:r w:rsidRPr="00622D1D">
        <w:rPr>
          <w:rFonts w:ascii="Times New Roman" w:hAnsi="Times New Roman" w:cs="Times New Roman"/>
          <w:noProof/>
          <w:sz w:val="24"/>
          <w:szCs w:val="24"/>
        </w:rPr>
        <w:tab/>
        <w:t>U.S. Food and Drug Administration (FDA). U.S. Food and Drug Administration Press Announcement – 23 June, 2006. FDA Approves New HIV Treatment for Patients Who Do Not Respond to Existing Drugs [Internet]. 2006 [cited 2018 Mar 23]. Available from: http://wayback.archive-it.org/7993/20170113133025/http://www.fda.gov/NewsEvents/Newsroom/PressAnnouncements/2006/ucm108676.htm</w:t>
      </w:r>
    </w:p>
    <w:p w14:paraId="561978F7"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5. </w:t>
      </w:r>
      <w:r w:rsidRPr="00622D1D">
        <w:rPr>
          <w:rFonts w:ascii="Times New Roman" w:hAnsi="Times New Roman" w:cs="Times New Roman"/>
          <w:noProof/>
          <w:sz w:val="24"/>
          <w:szCs w:val="24"/>
        </w:rPr>
        <w:tab/>
        <w:t>Janssen Products LP. FDA Label : PREZISTA- darunavir tablet, film coated; PREZISTA- darunavir suspension [Internet]. 2016 [cited 2018 Mar 23]. Available from: https://www.accessdata.fda.gov/drugsatfda_docs/label/2016/021976s043,202895s017lbledt.pdf</w:t>
      </w:r>
    </w:p>
    <w:p w14:paraId="2A426DC7"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6. </w:t>
      </w:r>
      <w:r w:rsidRPr="00622D1D">
        <w:rPr>
          <w:rFonts w:ascii="Times New Roman" w:hAnsi="Times New Roman" w:cs="Times New Roman"/>
          <w:noProof/>
          <w:sz w:val="24"/>
          <w:szCs w:val="24"/>
        </w:rPr>
        <w:tab/>
        <w:t>Panel on Treatment of Pregnant Women with HIV Infection and Prevention of Perinatal Transmission. Recommendations for the Use of Antiretroviral Drugs in Pregnant Women with HIV Infection and Interventions to Reduce Perinatal HIV Transmission in the United States [Internet]. 2017 [cited 2018 Mar 23]. Available from: https://aidsinfo.nih.gov/guidelines</w:t>
      </w:r>
    </w:p>
    <w:p w14:paraId="517A4129"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7. </w:t>
      </w:r>
      <w:r w:rsidRPr="00622D1D">
        <w:rPr>
          <w:rFonts w:ascii="Times New Roman" w:hAnsi="Times New Roman" w:cs="Times New Roman"/>
          <w:noProof/>
          <w:sz w:val="24"/>
          <w:szCs w:val="24"/>
        </w:rPr>
        <w:tab/>
        <w:t xml:space="preserve">Crauwels HM, Kakuda TN, Ryan B, Zorrilla C, Osiyemi OO, Yasin S, et al. Pharmacokinetics of once-daily darunavir/ritonavir in HIV-1–infected pregnant women. </w:t>
      </w:r>
      <w:r w:rsidRPr="00540636">
        <w:rPr>
          <w:rFonts w:ascii="Times New Roman" w:hAnsi="Times New Roman" w:cs="Times New Roman"/>
          <w:i/>
          <w:noProof/>
          <w:sz w:val="24"/>
          <w:szCs w:val="24"/>
        </w:rPr>
        <w:t>HIV Med</w:t>
      </w:r>
      <w:r w:rsidRPr="00622D1D">
        <w:rPr>
          <w:rFonts w:ascii="Times New Roman" w:hAnsi="Times New Roman" w:cs="Times New Roman"/>
          <w:noProof/>
          <w:sz w:val="24"/>
          <w:szCs w:val="24"/>
        </w:rPr>
        <w:t xml:space="preserve"> [Internet]. 2016 Oct [cited 2018 Mar 23];17(9):643–52. Available from: http://www.ncbi.nlm.nih.gov/pubmed/27187894</w:t>
      </w:r>
    </w:p>
    <w:p w14:paraId="5A22A1E0"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8. </w:t>
      </w:r>
      <w:r w:rsidRPr="00622D1D">
        <w:rPr>
          <w:rFonts w:ascii="Times New Roman" w:hAnsi="Times New Roman" w:cs="Times New Roman"/>
          <w:noProof/>
          <w:sz w:val="24"/>
          <w:szCs w:val="24"/>
        </w:rPr>
        <w:tab/>
        <w:t xml:space="preserve">Kakuda TN, Brochot A, Tomaka FL, Vangeneugden T, De Casteele T Van, </w:t>
      </w:r>
      <w:r w:rsidRPr="00622D1D">
        <w:rPr>
          <w:rFonts w:ascii="Times New Roman" w:hAnsi="Times New Roman" w:cs="Times New Roman"/>
          <w:noProof/>
          <w:sz w:val="24"/>
          <w:szCs w:val="24"/>
        </w:rPr>
        <w:lastRenderedPageBreak/>
        <w:t>Hoetelmans RMW. Pharmacokinetics and pharmacodynamics of boosted once-daily darunavir.</w:t>
      </w:r>
      <w:r w:rsidRPr="00540636">
        <w:rPr>
          <w:rFonts w:ascii="Times New Roman" w:hAnsi="Times New Roman" w:cs="Times New Roman"/>
          <w:i/>
          <w:noProof/>
          <w:sz w:val="24"/>
          <w:szCs w:val="24"/>
        </w:rPr>
        <w:t xml:space="preserve"> J Antimicrob Chemother</w:t>
      </w:r>
      <w:r w:rsidRPr="00622D1D">
        <w:rPr>
          <w:rFonts w:ascii="Times New Roman" w:hAnsi="Times New Roman" w:cs="Times New Roman"/>
          <w:noProof/>
          <w:sz w:val="24"/>
          <w:szCs w:val="24"/>
        </w:rPr>
        <w:t xml:space="preserve"> [Internet]. 2014 Oct 1 [cited 2018 Mar 23];69(10):2591–605. Available from: http://www.ncbi.nlm.nih.gov/pubmed/24951533</w:t>
      </w:r>
    </w:p>
    <w:p w14:paraId="7DA9025C"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9. </w:t>
      </w:r>
      <w:r w:rsidRPr="00622D1D">
        <w:rPr>
          <w:rFonts w:ascii="Times New Roman" w:hAnsi="Times New Roman" w:cs="Times New Roman"/>
          <w:noProof/>
          <w:sz w:val="24"/>
          <w:szCs w:val="24"/>
        </w:rPr>
        <w:tab/>
        <w:t xml:space="preserve">Vermeir M, Lachau-Durand S, Mannens G, Cuyckens F, Van Hoof B, Raoof A. Absorption, metabolism, and excretion of darunavir, a new protease inhibitor, administered alone and with low-dose ritonavir in healthy subjects. </w:t>
      </w:r>
      <w:r w:rsidRPr="00540636">
        <w:rPr>
          <w:rFonts w:ascii="Times New Roman" w:hAnsi="Times New Roman" w:cs="Times New Roman"/>
          <w:i/>
          <w:noProof/>
          <w:sz w:val="24"/>
          <w:szCs w:val="24"/>
        </w:rPr>
        <w:t>Drug Metab Dispos</w:t>
      </w:r>
      <w:r w:rsidRPr="00622D1D">
        <w:rPr>
          <w:rFonts w:ascii="Times New Roman" w:hAnsi="Times New Roman" w:cs="Times New Roman"/>
          <w:noProof/>
          <w:sz w:val="24"/>
          <w:szCs w:val="24"/>
        </w:rPr>
        <w:t xml:space="preserve"> [Internet]. 2009 Apr 1 [cited 2018 Mar 23];37(4):809–20. Available from: http://www.ncbi.nlm.nih.gov/pubmed/19131522</w:t>
      </w:r>
    </w:p>
    <w:p w14:paraId="57CC8A84" w14:textId="54A36268" w:rsidR="00622D1D" w:rsidRPr="00622D1D" w:rsidRDefault="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10. </w:t>
      </w:r>
      <w:r w:rsidRPr="00622D1D">
        <w:rPr>
          <w:rFonts w:ascii="Times New Roman" w:hAnsi="Times New Roman" w:cs="Times New Roman"/>
          <w:noProof/>
          <w:sz w:val="24"/>
          <w:szCs w:val="24"/>
        </w:rPr>
        <w:tab/>
        <w:t xml:space="preserve">Capparelli EV, Best BM, Stek A  et al. Pharmacokinetics of darunavir once or twice daily during and after pregnancy. </w:t>
      </w:r>
      <w:r w:rsidR="000E6C96" w:rsidRPr="000E6C96">
        <w:rPr>
          <w:rFonts w:ascii="Times New Roman" w:hAnsi="Times New Roman" w:cs="Times New Roman"/>
          <w:noProof/>
          <w:sz w:val="24"/>
          <w:szCs w:val="24"/>
        </w:rPr>
        <w:t xml:space="preserve">Poster abstract P_72. </w:t>
      </w:r>
      <w:r w:rsidR="000E6C96" w:rsidRPr="00540636">
        <w:rPr>
          <w:rFonts w:ascii="Times New Roman" w:hAnsi="Times New Roman" w:cs="Times New Roman"/>
          <w:i/>
          <w:noProof/>
          <w:sz w:val="24"/>
          <w:szCs w:val="24"/>
        </w:rPr>
        <w:t>3rd International Workshop on HIV Pediatric</w:t>
      </w:r>
      <w:r w:rsidR="000E6C96" w:rsidRPr="000E6C96">
        <w:rPr>
          <w:rFonts w:ascii="Times New Roman" w:hAnsi="Times New Roman" w:cs="Times New Roman"/>
          <w:noProof/>
          <w:sz w:val="24"/>
          <w:szCs w:val="24"/>
        </w:rPr>
        <w:t>s; 2011;</w:t>
      </w:r>
      <w:r w:rsidR="000E6C96">
        <w:rPr>
          <w:rFonts w:ascii="Times New Roman" w:hAnsi="Times New Roman" w:cs="Times New Roman"/>
          <w:noProof/>
          <w:sz w:val="24"/>
          <w:szCs w:val="24"/>
        </w:rPr>
        <w:t xml:space="preserve"> </w:t>
      </w:r>
      <w:r w:rsidRPr="00622D1D">
        <w:rPr>
          <w:rFonts w:ascii="Times New Roman" w:hAnsi="Times New Roman" w:cs="Times New Roman"/>
          <w:noProof/>
          <w:sz w:val="24"/>
          <w:szCs w:val="24"/>
        </w:rPr>
        <w:t xml:space="preserve">Rome, Italy; 2011. </w:t>
      </w:r>
    </w:p>
    <w:p w14:paraId="5CEAD6F9"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11. </w:t>
      </w:r>
      <w:r w:rsidRPr="00622D1D">
        <w:rPr>
          <w:rFonts w:ascii="Times New Roman" w:hAnsi="Times New Roman" w:cs="Times New Roman"/>
          <w:noProof/>
          <w:sz w:val="24"/>
          <w:szCs w:val="24"/>
        </w:rPr>
        <w:tab/>
        <w:t xml:space="preserve">Zorrilla CD, Wright R, Osiyemi O, Yasin S, Baugh B, Brown K, et al. Total and unbound darunavir pharmacokinetics in pregnant women infected with HIV-1: Results of a study of darunavir/ritonavir 600/100mg administered twice daily. </w:t>
      </w:r>
      <w:r w:rsidRPr="00540636">
        <w:rPr>
          <w:rFonts w:ascii="Times New Roman" w:hAnsi="Times New Roman" w:cs="Times New Roman"/>
          <w:i/>
          <w:noProof/>
          <w:sz w:val="24"/>
          <w:szCs w:val="24"/>
        </w:rPr>
        <w:t xml:space="preserve">HIV Med </w:t>
      </w:r>
      <w:r w:rsidRPr="00622D1D">
        <w:rPr>
          <w:rFonts w:ascii="Times New Roman" w:hAnsi="Times New Roman" w:cs="Times New Roman"/>
          <w:noProof/>
          <w:sz w:val="24"/>
          <w:szCs w:val="24"/>
        </w:rPr>
        <w:t>[Internet]. 2014 Jan [cited 2018 Mar 23];15(1):50–6. Available from: http://www.ncbi.nlm.nih.gov/pubmed/23731450</w:t>
      </w:r>
    </w:p>
    <w:p w14:paraId="3845F350"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12. </w:t>
      </w:r>
      <w:r w:rsidRPr="00622D1D">
        <w:rPr>
          <w:rFonts w:ascii="Times New Roman" w:hAnsi="Times New Roman" w:cs="Times New Roman"/>
          <w:noProof/>
          <w:sz w:val="24"/>
          <w:szCs w:val="24"/>
        </w:rPr>
        <w:tab/>
        <w:t xml:space="preserve">Ivanovic J, Bellagamba R, Nicastri E, Signore F, Vallone C, Tempestilli M, et al. Use of darunavir/ritonavir once daily in treatment-naive pregnant woman: Pharmacokinetics, compartmental exposure, efficacy and safety. </w:t>
      </w:r>
      <w:r w:rsidRPr="00540636">
        <w:rPr>
          <w:rFonts w:ascii="Times New Roman" w:hAnsi="Times New Roman" w:cs="Times New Roman"/>
          <w:i/>
          <w:noProof/>
          <w:sz w:val="24"/>
          <w:szCs w:val="24"/>
        </w:rPr>
        <w:t>AIDS</w:t>
      </w:r>
      <w:r w:rsidRPr="00622D1D">
        <w:rPr>
          <w:rFonts w:ascii="Times New Roman" w:hAnsi="Times New Roman" w:cs="Times New Roman"/>
          <w:noProof/>
          <w:sz w:val="24"/>
          <w:szCs w:val="24"/>
        </w:rPr>
        <w:t xml:space="preserve"> [Internet]. 2010 Apr 24 [cited 2018 Mar 23];24(7):1083–4. Available from: http://www.ncbi.nlm.nih.gov/pubmed/20386380</w:t>
      </w:r>
    </w:p>
    <w:p w14:paraId="6E940A45"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13. </w:t>
      </w:r>
      <w:r w:rsidRPr="00622D1D">
        <w:rPr>
          <w:rFonts w:ascii="Times New Roman" w:hAnsi="Times New Roman" w:cs="Times New Roman"/>
          <w:noProof/>
          <w:sz w:val="24"/>
          <w:szCs w:val="24"/>
        </w:rPr>
        <w:tab/>
        <w:t xml:space="preserve">Pacanowski J, Bollens D, Poirier JM, Morand-Joubert L, Castaigne V, Girard PM, et al. Efficacy of darunavir despite low plasma trough levels during late pregnancy in an HIV-hepatitis C virus-infected patient. </w:t>
      </w:r>
      <w:r w:rsidRPr="00540636">
        <w:rPr>
          <w:rFonts w:ascii="Times New Roman" w:hAnsi="Times New Roman" w:cs="Times New Roman"/>
          <w:i/>
          <w:noProof/>
          <w:sz w:val="24"/>
          <w:szCs w:val="24"/>
        </w:rPr>
        <w:t>AIDS</w:t>
      </w:r>
      <w:r w:rsidRPr="00622D1D">
        <w:rPr>
          <w:rFonts w:ascii="Times New Roman" w:hAnsi="Times New Roman" w:cs="Times New Roman"/>
          <w:noProof/>
          <w:sz w:val="24"/>
          <w:szCs w:val="24"/>
        </w:rPr>
        <w:t xml:space="preserve"> [Internet]. 2009 Sep [cited 2018 Mar 23];23(14):1923–4. Available from: https://insights.ovid.com/crossref?an=00002030-200909100-00020</w:t>
      </w:r>
    </w:p>
    <w:p w14:paraId="405ADA79"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14. </w:t>
      </w:r>
      <w:r w:rsidRPr="00622D1D">
        <w:rPr>
          <w:rFonts w:ascii="Times New Roman" w:hAnsi="Times New Roman" w:cs="Times New Roman"/>
          <w:noProof/>
          <w:sz w:val="24"/>
          <w:szCs w:val="24"/>
        </w:rPr>
        <w:tab/>
        <w:t xml:space="preserve">Pinnetti C, Tamburrini E, Ragazzoni E, De Luca A, Navarra P. Decreased plasma levels of darunavir/ritonavir in a vertically infected pregnant woman carrying multiclass-resistant HIV type-1. </w:t>
      </w:r>
      <w:r w:rsidRPr="00540636">
        <w:rPr>
          <w:rFonts w:ascii="Times New Roman" w:hAnsi="Times New Roman" w:cs="Times New Roman"/>
          <w:i/>
          <w:noProof/>
          <w:sz w:val="24"/>
          <w:szCs w:val="24"/>
        </w:rPr>
        <w:t>Antivir Ther</w:t>
      </w:r>
      <w:r w:rsidRPr="00622D1D">
        <w:rPr>
          <w:rFonts w:ascii="Times New Roman" w:hAnsi="Times New Roman" w:cs="Times New Roman"/>
          <w:noProof/>
          <w:sz w:val="24"/>
          <w:szCs w:val="24"/>
        </w:rPr>
        <w:t xml:space="preserve"> [Internet]. 2010 [cited 2018 Mar 23];15(1):127–9. Available from: http://www.ncbi.nlm.nih.gov/pubmed/20167999</w:t>
      </w:r>
    </w:p>
    <w:p w14:paraId="787C32E3" w14:textId="68D11CD9"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15. </w:t>
      </w:r>
      <w:r w:rsidRPr="00622D1D">
        <w:rPr>
          <w:rFonts w:ascii="Times New Roman" w:hAnsi="Times New Roman" w:cs="Times New Roman"/>
          <w:noProof/>
          <w:sz w:val="24"/>
          <w:szCs w:val="24"/>
        </w:rPr>
        <w:tab/>
        <w:t>Stek A, Best BM, Wang J, Capparelli E V., Burchett SK, Kreitchmann R, et al. Pharmacokinetics of once versus twice daily darunavir in pregnant HIV-infected women.</w:t>
      </w:r>
      <w:r w:rsidRPr="00540636">
        <w:rPr>
          <w:rFonts w:ascii="Times New Roman" w:hAnsi="Times New Roman" w:cs="Times New Roman"/>
          <w:i/>
          <w:noProof/>
          <w:sz w:val="24"/>
          <w:szCs w:val="24"/>
        </w:rPr>
        <w:t xml:space="preserve"> J Acquir Immune Defic Syndr</w:t>
      </w:r>
      <w:r w:rsidRPr="00622D1D">
        <w:rPr>
          <w:rFonts w:ascii="Times New Roman" w:hAnsi="Times New Roman" w:cs="Times New Roman"/>
          <w:noProof/>
          <w:sz w:val="24"/>
          <w:szCs w:val="24"/>
        </w:rPr>
        <w:t xml:space="preserve"> [Internet]. 2015 [cited 2018 Mar 23]. p. 33–41. Available from: http://www.ncbi.nlm.nih.gov/pubmed/25950206</w:t>
      </w:r>
    </w:p>
    <w:p w14:paraId="4FB933FD"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16. </w:t>
      </w:r>
      <w:r w:rsidRPr="00622D1D">
        <w:rPr>
          <w:rFonts w:ascii="Times New Roman" w:hAnsi="Times New Roman" w:cs="Times New Roman"/>
          <w:noProof/>
          <w:sz w:val="24"/>
          <w:szCs w:val="24"/>
        </w:rPr>
        <w:tab/>
        <w:t xml:space="preserve">Colbers A, Greupink R, Litjens C, Burger D, Russel FGM. Physiologically Based Modelling of Darunavir/Ritonavir Pharmacokinetics During Pregnancy. </w:t>
      </w:r>
      <w:r w:rsidRPr="00540636">
        <w:rPr>
          <w:rFonts w:ascii="Times New Roman" w:hAnsi="Times New Roman" w:cs="Times New Roman"/>
          <w:i/>
          <w:noProof/>
          <w:sz w:val="24"/>
          <w:szCs w:val="24"/>
        </w:rPr>
        <w:t>Clin Pharmacokinet</w:t>
      </w:r>
      <w:r w:rsidRPr="00622D1D">
        <w:rPr>
          <w:rFonts w:ascii="Times New Roman" w:hAnsi="Times New Roman" w:cs="Times New Roman"/>
          <w:noProof/>
          <w:sz w:val="24"/>
          <w:szCs w:val="24"/>
        </w:rPr>
        <w:t xml:space="preserve"> [Internet]. 2016 Mar 14 [cited 2018 Mar 23];55(3):381–96. Available from: http://www.ncbi.nlm.nih.gov/pubmed/26369773</w:t>
      </w:r>
    </w:p>
    <w:p w14:paraId="0F0C3EC4"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17. </w:t>
      </w:r>
      <w:r w:rsidRPr="00622D1D">
        <w:rPr>
          <w:rFonts w:ascii="Times New Roman" w:hAnsi="Times New Roman" w:cs="Times New Roman"/>
          <w:noProof/>
          <w:sz w:val="24"/>
          <w:szCs w:val="24"/>
        </w:rPr>
        <w:tab/>
        <w:t xml:space="preserve">McCormack SA, Best BM. Protecting the Fetus Against HIV Infection: A Systematic Review of Placental Transfer of Antiretrovirals. </w:t>
      </w:r>
      <w:r w:rsidRPr="00540636">
        <w:rPr>
          <w:rFonts w:ascii="Times New Roman" w:hAnsi="Times New Roman" w:cs="Times New Roman"/>
          <w:i/>
          <w:noProof/>
          <w:sz w:val="24"/>
          <w:szCs w:val="24"/>
        </w:rPr>
        <w:t>Clin Pharmacokinet</w:t>
      </w:r>
      <w:r w:rsidRPr="00622D1D">
        <w:rPr>
          <w:rFonts w:ascii="Times New Roman" w:hAnsi="Times New Roman" w:cs="Times New Roman"/>
          <w:noProof/>
          <w:sz w:val="24"/>
          <w:szCs w:val="24"/>
        </w:rPr>
        <w:t xml:space="preserve"> [Internet]. 2014 Nov 16 [cited 2018 Mar 23];53(11):989–1004. Available from: http://www.ncbi.nlm.nih.gov/pubmed/25223699</w:t>
      </w:r>
    </w:p>
    <w:p w14:paraId="63D08E1D"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18. </w:t>
      </w:r>
      <w:r w:rsidRPr="00622D1D">
        <w:rPr>
          <w:rFonts w:ascii="Times New Roman" w:hAnsi="Times New Roman" w:cs="Times New Roman"/>
          <w:noProof/>
          <w:sz w:val="24"/>
          <w:szCs w:val="24"/>
        </w:rPr>
        <w:tab/>
        <w:t xml:space="preserve">Taylor PJ, Tai CH, Franklin ME, Pillans PI. The current role of liquid </w:t>
      </w:r>
      <w:r w:rsidRPr="00622D1D">
        <w:rPr>
          <w:rFonts w:ascii="Times New Roman" w:hAnsi="Times New Roman" w:cs="Times New Roman"/>
          <w:noProof/>
          <w:sz w:val="24"/>
          <w:szCs w:val="24"/>
        </w:rPr>
        <w:lastRenderedPageBreak/>
        <w:t xml:space="preserve">chromatography-tandem mass spectrometry in therapeutic drug monitoring of immunosuppressant and antiretroviral drugs. </w:t>
      </w:r>
      <w:r w:rsidRPr="00540636">
        <w:rPr>
          <w:rFonts w:ascii="Times New Roman" w:hAnsi="Times New Roman" w:cs="Times New Roman"/>
          <w:i/>
          <w:noProof/>
          <w:sz w:val="24"/>
          <w:szCs w:val="24"/>
        </w:rPr>
        <w:t>Clin Biochem</w:t>
      </w:r>
      <w:r w:rsidRPr="00622D1D">
        <w:rPr>
          <w:rFonts w:ascii="Times New Roman" w:hAnsi="Times New Roman" w:cs="Times New Roman"/>
          <w:noProof/>
          <w:sz w:val="24"/>
          <w:szCs w:val="24"/>
        </w:rPr>
        <w:t xml:space="preserve"> [Internet]. 2011 Jan [cited 2018 Mar 23];44(1):14–20. Available from: http://www.ncbi.nlm.nih.gov/pubmed/20599871</w:t>
      </w:r>
    </w:p>
    <w:p w14:paraId="52E8CF1E"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19. </w:t>
      </w:r>
      <w:r w:rsidRPr="00622D1D">
        <w:rPr>
          <w:rFonts w:ascii="Times New Roman" w:hAnsi="Times New Roman" w:cs="Times New Roman"/>
          <w:noProof/>
          <w:sz w:val="24"/>
          <w:szCs w:val="24"/>
        </w:rPr>
        <w:tab/>
        <w:t>Boffito M, Miralles D, Hill A. Pharmacokinetics, Efficacy, and Safety of Darunavir/Ritonavir 800/100 mg Once-Daily in Treatment-Naïve and -Experienced Patients.</w:t>
      </w:r>
      <w:r w:rsidRPr="00540636">
        <w:rPr>
          <w:rFonts w:ascii="Times New Roman" w:hAnsi="Times New Roman" w:cs="Times New Roman"/>
          <w:i/>
          <w:noProof/>
          <w:sz w:val="24"/>
          <w:szCs w:val="24"/>
        </w:rPr>
        <w:t xml:space="preserve"> HIV Clin Trials</w:t>
      </w:r>
      <w:r w:rsidRPr="00622D1D">
        <w:rPr>
          <w:rFonts w:ascii="Times New Roman" w:hAnsi="Times New Roman" w:cs="Times New Roman"/>
          <w:noProof/>
          <w:sz w:val="24"/>
          <w:szCs w:val="24"/>
        </w:rPr>
        <w:t xml:space="preserve"> [Internet]. 2008 Dec 6 [cited 2018 Mar 28];9(6):418–27. Available from: http://www.tandfonline.com/doi/full/10.1310/hct0906-418</w:t>
      </w:r>
    </w:p>
    <w:p w14:paraId="485E90E8"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20. </w:t>
      </w:r>
      <w:r w:rsidRPr="00622D1D">
        <w:rPr>
          <w:rFonts w:ascii="Times New Roman" w:hAnsi="Times New Roman" w:cs="Times New Roman"/>
          <w:noProof/>
          <w:sz w:val="24"/>
          <w:szCs w:val="24"/>
        </w:rPr>
        <w:tab/>
        <w:t xml:space="preserve">Tubiana R, Le Chenadec J, Rouzioux C, Mandelbrot L, Hamrene K, Dollfus C, et al. Factors Associated with Mother‐to‐Child Transmission of HIV‐1 Despite a Maternal Viral Load &lt;500 Copies/mL at Delivery: A Case‐Control Study Nested in the French Perinatal Cohort (EPF‐ANRS CO1). </w:t>
      </w:r>
      <w:r w:rsidRPr="00540636">
        <w:rPr>
          <w:rFonts w:ascii="Times New Roman" w:hAnsi="Times New Roman" w:cs="Times New Roman"/>
          <w:i/>
          <w:noProof/>
          <w:sz w:val="24"/>
          <w:szCs w:val="24"/>
        </w:rPr>
        <w:t>Clin Infect Dis</w:t>
      </w:r>
      <w:r w:rsidRPr="00622D1D">
        <w:rPr>
          <w:rFonts w:ascii="Times New Roman" w:hAnsi="Times New Roman" w:cs="Times New Roman"/>
          <w:noProof/>
          <w:sz w:val="24"/>
          <w:szCs w:val="24"/>
        </w:rPr>
        <w:t xml:space="preserve"> [Internet]. 2010 Feb 15 [cited 2018 Mar 23];50(4):585–96. Available from: http://www.ncbi.nlm.nih.gov/pubmed/20070234</w:t>
      </w:r>
    </w:p>
    <w:p w14:paraId="6EE9FA68"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21. </w:t>
      </w:r>
      <w:r w:rsidRPr="00622D1D">
        <w:rPr>
          <w:rFonts w:ascii="Times New Roman" w:hAnsi="Times New Roman" w:cs="Times New Roman"/>
          <w:noProof/>
          <w:sz w:val="24"/>
          <w:szCs w:val="24"/>
        </w:rPr>
        <w:tab/>
        <w:t xml:space="preserve">European Collaborative Study. Mother-to-Child Transmission of HIV Infection in the Era of Highly Active Antiretroviral Therapy. </w:t>
      </w:r>
      <w:r w:rsidRPr="00540636">
        <w:rPr>
          <w:rFonts w:ascii="Times New Roman" w:hAnsi="Times New Roman" w:cs="Times New Roman"/>
          <w:i/>
          <w:noProof/>
          <w:sz w:val="24"/>
          <w:szCs w:val="24"/>
        </w:rPr>
        <w:t>Clin Infect Dis</w:t>
      </w:r>
      <w:r w:rsidRPr="00622D1D">
        <w:rPr>
          <w:rFonts w:ascii="Times New Roman" w:hAnsi="Times New Roman" w:cs="Times New Roman"/>
          <w:noProof/>
          <w:sz w:val="24"/>
          <w:szCs w:val="24"/>
        </w:rPr>
        <w:t xml:space="preserve"> [Internet]. 2005 Feb 1 [cited 2018 Mar 23];40(3):458–65. Available from: http://www.ncbi.nlm.nih.gov/pubmed/15668871</w:t>
      </w:r>
    </w:p>
    <w:p w14:paraId="213857BA"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22. </w:t>
      </w:r>
      <w:r w:rsidRPr="00622D1D">
        <w:rPr>
          <w:rFonts w:ascii="Times New Roman" w:hAnsi="Times New Roman" w:cs="Times New Roman"/>
          <w:noProof/>
          <w:sz w:val="24"/>
          <w:szCs w:val="24"/>
        </w:rPr>
        <w:tab/>
        <w:t xml:space="preserve">Else LJ, Taylor S, Back DJ, Khoo SH. Pharmacokinetics of antiretroviral drugs in anatomical sanctuary sites: The fetal compartment (placenta and amniotic fluid). </w:t>
      </w:r>
      <w:r w:rsidRPr="00540636">
        <w:rPr>
          <w:rFonts w:ascii="Times New Roman" w:hAnsi="Times New Roman" w:cs="Times New Roman"/>
          <w:i/>
          <w:noProof/>
          <w:sz w:val="24"/>
          <w:szCs w:val="24"/>
        </w:rPr>
        <w:t>Antivir Ther</w:t>
      </w:r>
      <w:r w:rsidRPr="00622D1D">
        <w:rPr>
          <w:rFonts w:ascii="Times New Roman" w:hAnsi="Times New Roman" w:cs="Times New Roman"/>
          <w:noProof/>
          <w:sz w:val="24"/>
          <w:szCs w:val="24"/>
        </w:rPr>
        <w:t xml:space="preserve"> [Internet]. 2011 [cited 2018 Mar 23];16(8):1139–47. Available from: http://www.ncbi.nlm.nih.gov/pubmed/22155898</w:t>
      </w:r>
    </w:p>
    <w:p w14:paraId="098A3C70"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23. </w:t>
      </w:r>
      <w:r w:rsidRPr="00622D1D">
        <w:rPr>
          <w:rFonts w:ascii="Times New Roman" w:hAnsi="Times New Roman" w:cs="Times New Roman"/>
          <w:noProof/>
          <w:sz w:val="24"/>
          <w:szCs w:val="24"/>
        </w:rPr>
        <w:tab/>
        <w:t xml:space="preserve">Colbers A, Moltó J, Ivanovic J, Kabeya K, Hawkins D, Gingelmaier A, et al. Pharmacokinetics of total and unbound darunavir in HIV-1-infected pregnant women. </w:t>
      </w:r>
      <w:r w:rsidRPr="00540636">
        <w:rPr>
          <w:rFonts w:ascii="Times New Roman" w:hAnsi="Times New Roman" w:cs="Times New Roman"/>
          <w:i/>
          <w:noProof/>
          <w:sz w:val="24"/>
          <w:szCs w:val="24"/>
        </w:rPr>
        <w:t>J Antimicrob Chemother</w:t>
      </w:r>
      <w:r w:rsidRPr="00622D1D">
        <w:rPr>
          <w:rFonts w:ascii="Times New Roman" w:hAnsi="Times New Roman" w:cs="Times New Roman"/>
          <w:noProof/>
          <w:sz w:val="24"/>
          <w:szCs w:val="24"/>
        </w:rPr>
        <w:t xml:space="preserve"> [Internet]. 2015 Feb 1 [cited 2018 Mar 23];70(2):534–42. Available from: http://www.ncbi.nlm.nih.gov/pubmed/25326090</w:t>
      </w:r>
    </w:p>
    <w:p w14:paraId="173D3B34"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szCs w:val="24"/>
        </w:rPr>
      </w:pPr>
      <w:r w:rsidRPr="00622D1D">
        <w:rPr>
          <w:rFonts w:ascii="Times New Roman" w:hAnsi="Times New Roman" w:cs="Times New Roman"/>
          <w:noProof/>
          <w:sz w:val="24"/>
          <w:szCs w:val="24"/>
        </w:rPr>
        <w:t xml:space="preserve">24. </w:t>
      </w:r>
      <w:r w:rsidRPr="00622D1D">
        <w:rPr>
          <w:rFonts w:ascii="Times New Roman" w:hAnsi="Times New Roman" w:cs="Times New Roman"/>
          <w:noProof/>
          <w:sz w:val="24"/>
          <w:szCs w:val="24"/>
        </w:rPr>
        <w:tab/>
        <w:t xml:space="preserve">De Meyer S, Azijn H, Surleraux D, Jochmans D, Tahri A, Pauwels R, et al. TMC114, a novel human immunodeficiency virus type 1 protease inhibitor active against protease inhibitor-resistant viruses, including a broad range of clinical isolates. </w:t>
      </w:r>
      <w:r w:rsidRPr="00540636">
        <w:rPr>
          <w:rFonts w:ascii="Times New Roman" w:hAnsi="Times New Roman" w:cs="Times New Roman"/>
          <w:i/>
          <w:noProof/>
          <w:sz w:val="24"/>
          <w:szCs w:val="24"/>
        </w:rPr>
        <w:t>Antimicrob Agents Chemother</w:t>
      </w:r>
      <w:r w:rsidRPr="00622D1D">
        <w:rPr>
          <w:rFonts w:ascii="Times New Roman" w:hAnsi="Times New Roman" w:cs="Times New Roman"/>
          <w:noProof/>
          <w:sz w:val="24"/>
          <w:szCs w:val="24"/>
        </w:rPr>
        <w:t xml:space="preserve"> [Internet]. 2005 Jun 1 [cited 2018 Mar 23];49(6):2314–21. Available from: http://www.ncbi.nlm.nih.gov/pubmed/15917527</w:t>
      </w:r>
    </w:p>
    <w:p w14:paraId="2314FB4E" w14:textId="77777777" w:rsidR="00622D1D" w:rsidRPr="00622D1D" w:rsidRDefault="00622D1D" w:rsidP="00622D1D">
      <w:pPr>
        <w:widowControl w:val="0"/>
        <w:autoSpaceDE w:val="0"/>
        <w:autoSpaceDN w:val="0"/>
        <w:adjustRightInd w:val="0"/>
        <w:spacing w:line="240" w:lineRule="auto"/>
        <w:ind w:left="640" w:hanging="640"/>
        <w:rPr>
          <w:rFonts w:ascii="Times New Roman" w:hAnsi="Times New Roman" w:cs="Times New Roman"/>
          <w:noProof/>
          <w:sz w:val="24"/>
        </w:rPr>
      </w:pPr>
      <w:r w:rsidRPr="00622D1D">
        <w:rPr>
          <w:rFonts w:ascii="Times New Roman" w:hAnsi="Times New Roman" w:cs="Times New Roman"/>
          <w:noProof/>
          <w:sz w:val="24"/>
          <w:szCs w:val="24"/>
        </w:rPr>
        <w:t xml:space="preserve">25. </w:t>
      </w:r>
      <w:r w:rsidRPr="00622D1D">
        <w:rPr>
          <w:rFonts w:ascii="Times New Roman" w:hAnsi="Times New Roman" w:cs="Times New Roman"/>
          <w:noProof/>
          <w:sz w:val="24"/>
          <w:szCs w:val="24"/>
        </w:rPr>
        <w:tab/>
        <w:t>Janssen. Prezista®: Product information [Internet]. 2016. Available from: http://www.janssen.com/australia/australia/sites/www_janssen_com_australia/files/product/pdf/prezista_pi.pdf</w:t>
      </w:r>
    </w:p>
    <w:p w14:paraId="434C4028" w14:textId="014A0577" w:rsidR="00882DF2" w:rsidRPr="00882DF2" w:rsidRDefault="00AC3762">
      <w:r w:rsidRPr="00622D1D">
        <w:rPr>
          <w:rFonts w:ascii="Times New Roman" w:hAnsi="Times New Roman" w:cs="Times New Roman"/>
          <w:sz w:val="24"/>
          <w:szCs w:val="24"/>
        </w:rPr>
        <w:fldChar w:fldCharType="end"/>
      </w:r>
    </w:p>
    <w:sectPr w:rsidR="00882DF2" w:rsidRPr="00882DF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4A2EB3" w14:textId="77777777" w:rsidR="004841BF" w:rsidRDefault="004841BF">
      <w:pPr>
        <w:spacing w:after="0" w:line="240" w:lineRule="auto"/>
      </w:pPr>
      <w:r>
        <w:separator/>
      </w:r>
    </w:p>
  </w:endnote>
  <w:endnote w:type="continuationSeparator" w:id="0">
    <w:p w14:paraId="6E8182BD" w14:textId="77777777" w:rsidR="004841BF" w:rsidRDefault="004841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ere">
    <w:altName w:val="Cambria"/>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EF5B9" w14:textId="77777777" w:rsidR="0007291F" w:rsidRDefault="004841B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58D00D" w14:textId="77777777" w:rsidR="004841BF" w:rsidRDefault="004841BF">
      <w:pPr>
        <w:spacing w:after="0" w:line="240" w:lineRule="auto"/>
      </w:pPr>
      <w:r>
        <w:separator/>
      </w:r>
    </w:p>
  </w:footnote>
  <w:footnote w:type="continuationSeparator" w:id="0">
    <w:p w14:paraId="2D51ACD1" w14:textId="77777777" w:rsidR="004841BF" w:rsidRDefault="004841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D3072" w14:textId="77777777" w:rsidR="0007291F" w:rsidRPr="005357A5" w:rsidRDefault="004841BF" w:rsidP="0037366B">
    <w:pPr>
      <w:pStyle w:val="Header"/>
      <w:jc w:val="right"/>
      <w:rPr>
        <w:rFonts w:ascii="Times New Roman" w:hAnsi="Times New Roman"/>
        <w:i/>
      </w:rPr>
    </w:pPr>
  </w:p>
  <w:p w14:paraId="5CA84973" w14:textId="77777777" w:rsidR="0007291F" w:rsidRDefault="004841B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DF2"/>
    <w:rsid w:val="00014CD5"/>
    <w:rsid w:val="000E6C96"/>
    <w:rsid w:val="00302B32"/>
    <w:rsid w:val="003106FA"/>
    <w:rsid w:val="004841BF"/>
    <w:rsid w:val="00540636"/>
    <w:rsid w:val="00622D1D"/>
    <w:rsid w:val="00654A08"/>
    <w:rsid w:val="00882DF2"/>
    <w:rsid w:val="00911C70"/>
    <w:rsid w:val="00AC3762"/>
    <w:rsid w:val="00C1395E"/>
    <w:rsid w:val="00CC4D03"/>
    <w:rsid w:val="00DD53A9"/>
    <w:rsid w:val="00ED21F7"/>
    <w:rsid w:val="00F60270"/>
    <w:rsid w:val="00F67E4C"/>
    <w:rsid w:val="00FB054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957EFE"/>
  <w15:chartTrackingRefBased/>
  <w15:docId w15:val="{F0E9A202-2CFD-4E84-8890-673380C7B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2DF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02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882DF2"/>
    <w:rPr>
      <w:color w:val="0563C1" w:themeColor="hyperlink"/>
      <w:u w:val="single"/>
    </w:rPr>
  </w:style>
  <w:style w:type="character" w:styleId="CommentReference">
    <w:name w:val="annotation reference"/>
    <w:basedOn w:val="DefaultParagraphFont"/>
    <w:unhideWhenUsed/>
    <w:rsid w:val="00882DF2"/>
    <w:rPr>
      <w:sz w:val="16"/>
      <w:szCs w:val="16"/>
    </w:rPr>
  </w:style>
  <w:style w:type="paragraph" w:styleId="CommentText">
    <w:name w:val="annotation text"/>
    <w:basedOn w:val="Normal"/>
    <w:link w:val="CommentTextChar"/>
    <w:unhideWhenUsed/>
    <w:rsid w:val="00882DF2"/>
    <w:pPr>
      <w:spacing w:after="200" w:line="240" w:lineRule="auto"/>
    </w:pPr>
    <w:rPr>
      <w:rFonts w:ascii="Calibri" w:eastAsia="Times New Roman" w:hAnsi="Calibri" w:cs="Times New Roman"/>
      <w:sz w:val="20"/>
      <w:szCs w:val="20"/>
      <w:lang w:val="en-GB"/>
    </w:rPr>
  </w:style>
  <w:style w:type="character" w:customStyle="1" w:styleId="CommentTextChar">
    <w:name w:val="Comment Text Char"/>
    <w:basedOn w:val="DefaultParagraphFont"/>
    <w:link w:val="CommentText"/>
    <w:rsid w:val="00882DF2"/>
    <w:rPr>
      <w:rFonts w:ascii="Calibri" w:eastAsia="Times New Roman" w:hAnsi="Calibri" w:cs="Times New Roman"/>
      <w:sz w:val="20"/>
      <w:szCs w:val="20"/>
      <w:lang w:val="en-GB"/>
    </w:rPr>
  </w:style>
  <w:style w:type="paragraph" w:styleId="BalloonText">
    <w:name w:val="Balloon Text"/>
    <w:basedOn w:val="Normal"/>
    <w:link w:val="BalloonTextChar"/>
    <w:uiPriority w:val="99"/>
    <w:semiHidden/>
    <w:unhideWhenUsed/>
    <w:rsid w:val="00882D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2DF2"/>
    <w:rPr>
      <w:rFonts w:ascii="Segoe UI" w:hAnsi="Segoe UI" w:cs="Segoe UI"/>
      <w:sz w:val="18"/>
      <w:szCs w:val="18"/>
    </w:rPr>
  </w:style>
  <w:style w:type="paragraph" w:styleId="Header">
    <w:name w:val="header"/>
    <w:basedOn w:val="Normal"/>
    <w:link w:val="HeaderChar"/>
    <w:rsid w:val="00882DF2"/>
    <w:pPr>
      <w:tabs>
        <w:tab w:val="center" w:pos="4513"/>
        <w:tab w:val="right" w:pos="9026"/>
      </w:tabs>
      <w:spacing w:after="0" w:line="240" w:lineRule="auto"/>
    </w:pPr>
    <w:rPr>
      <w:rFonts w:ascii="Calibri" w:eastAsia="Times New Roman" w:hAnsi="Calibri" w:cs="Times New Roman"/>
      <w:lang w:val="en-GB"/>
    </w:rPr>
  </w:style>
  <w:style w:type="character" w:customStyle="1" w:styleId="HeaderChar">
    <w:name w:val="Header Char"/>
    <w:basedOn w:val="DefaultParagraphFont"/>
    <w:link w:val="Header"/>
    <w:rsid w:val="00882DF2"/>
    <w:rPr>
      <w:rFonts w:ascii="Calibri" w:eastAsia="Times New Roman" w:hAnsi="Calibri" w:cs="Times New Roman"/>
      <w:lang w:val="en-GB"/>
    </w:rPr>
  </w:style>
  <w:style w:type="paragraph" w:styleId="Footer">
    <w:name w:val="footer"/>
    <w:basedOn w:val="Normal"/>
    <w:link w:val="FooterChar"/>
    <w:rsid w:val="00882DF2"/>
    <w:pPr>
      <w:tabs>
        <w:tab w:val="center" w:pos="4513"/>
        <w:tab w:val="right" w:pos="9026"/>
      </w:tabs>
      <w:spacing w:after="0" w:line="240" w:lineRule="auto"/>
    </w:pPr>
    <w:rPr>
      <w:rFonts w:ascii="Calibri" w:eastAsia="Times New Roman" w:hAnsi="Calibri" w:cs="Times New Roman"/>
      <w:lang w:val="en-GB"/>
    </w:rPr>
  </w:style>
  <w:style w:type="character" w:customStyle="1" w:styleId="FooterChar">
    <w:name w:val="Footer Char"/>
    <w:basedOn w:val="DefaultParagraphFont"/>
    <w:link w:val="Footer"/>
    <w:rsid w:val="00882DF2"/>
    <w:rPr>
      <w:rFonts w:ascii="Calibri" w:eastAsia="Times New Roman" w:hAnsi="Calibri" w:cs="Times New Roman"/>
      <w:lang w:val="en-GB"/>
    </w:rPr>
  </w:style>
  <w:style w:type="character" w:customStyle="1" w:styleId="apple-converted-space">
    <w:name w:val="apple-converted-space"/>
    <w:basedOn w:val="DefaultParagraphFont"/>
    <w:rsid w:val="00882DF2"/>
  </w:style>
  <w:style w:type="character" w:customStyle="1" w:styleId="Heading1Char">
    <w:name w:val="Heading 1 Char"/>
    <w:basedOn w:val="DefaultParagraphFont"/>
    <w:link w:val="Heading1"/>
    <w:uiPriority w:val="9"/>
    <w:rsid w:val="00882DF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6027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jlambert@mater.i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D873E-B67F-4093-A255-CACDECBEC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4336</Words>
  <Characters>138717</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 Murtagh</dc:creator>
  <cp:keywords/>
  <dc:description/>
  <cp:lastModifiedBy>New User</cp:lastModifiedBy>
  <cp:revision>2</cp:revision>
  <dcterms:created xsi:type="dcterms:W3CDTF">2018-09-20T11:39:00Z</dcterms:created>
  <dcterms:modified xsi:type="dcterms:W3CDTF">2018-09-20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fe97e3-2d00-39bb-b605-39fa8d23ecf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_DocHome">
    <vt:i4>-1295692399</vt:i4>
  </property>
</Properties>
</file>